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4B8697" w14:textId="3596ADD2" w:rsidR="007F4211" w:rsidRPr="00E130C1" w:rsidRDefault="007F4211" w:rsidP="00FD34AB">
      <w:pPr>
        <w:contextualSpacing/>
        <w:rPr>
          <w:rFonts w:ascii="Arial" w:hAnsi="Arial" w:cs="Arial"/>
          <w:b/>
          <w:bCs/>
        </w:rPr>
      </w:pPr>
      <w:r w:rsidRPr="00E130C1">
        <w:rPr>
          <w:rFonts w:ascii="Arial" w:hAnsi="Arial" w:cs="Arial"/>
          <w:b/>
          <w:bCs/>
        </w:rPr>
        <w:t xml:space="preserve">Pathologic Achilles Insertion Angle (PAIA): A Novel </w:t>
      </w:r>
      <w:r w:rsidR="00146A16" w:rsidRPr="00E130C1">
        <w:rPr>
          <w:rFonts w:ascii="Arial" w:hAnsi="Arial" w:cs="Arial"/>
          <w:b/>
          <w:bCs/>
        </w:rPr>
        <w:t xml:space="preserve">Radiographic </w:t>
      </w:r>
      <w:r w:rsidRPr="00E130C1">
        <w:rPr>
          <w:rFonts w:ascii="Arial" w:hAnsi="Arial" w:cs="Arial"/>
          <w:b/>
          <w:bCs/>
        </w:rPr>
        <w:t xml:space="preserve">Angular Measurement to Guide </w:t>
      </w:r>
      <w:r w:rsidR="00725369">
        <w:rPr>
          <w:rFonts w:ascii="Arial" w:hAnsi="Arial" w:cs="Arial"/>
          <w:b/>
          <w:bCs/>
        </w:rPr>
        <w:t xml:space="preserve">the </w:t>
      </w:r>
      <w:r w:rsidRPr="00E130C1">
        <w:rPr>
          <w:rFonts w:ascii="Arial" w:hAnsi="Arial" w:cs="Arial"/>
          <w:b/>
          <w:bCs/>
        </w:rPr>
        <w:t>Evaluation and Treatment of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hint="eastAsia"/>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xml:space="preserve">, </w:t>
      </w:r>
      <w:proofErr w:type="spellStart"/>
      <w:r w:rsidRPr="00FD34AB">
        <w:rPr>
          <w:rFonts w:ascii="Arial" w:hAnsi="Arial" w:cs="Arial"/>
        </w:rPr>
        <w:t>Mingjie</w:t>
      </w:r>
      <w:proofErr w:type="spellEnd"/>
      <w:r w:rsidRPr="00FD34AB">
        <w:rPr>
          <w:rFonts w:ascii="Arial" w:hAnsi="Arial" w:cs="Arial"/>
        </w:rPr>
        <w:t xml:space="preserv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xml:space="preserve">, </w:t>
      </w:r>
      <w:proofErr w:type="spellStart"/>
      <w:r w:rsidRPr="00FD34AB">
        <w:rPr>
          <w:rFonts w:ascii="Arial" w:hAnsi="Arial" w:cs="Arial"/>
        </w:rPr>
        <w:t>Shuyuan</w:t>
      </w:r>
      <w:proofErr w:type="spellEnd"/>
      <w:r w:rsidRPr="00FD34AB">
        <w:rPr>
          <w:rFonts w:ascii="Arial" w:hAnsi="Arial" w:cs="Arial"/>
        </w:rPr>
        <w:t xml:space="preserve">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hint="eastAsia"/>
          <w:b/>
          <w:bCs/>
          <w:lang w:eastAsia="zh-CN"/>
        </w:rPr>
      </w:pPr>
      <w:commentRangeStart w:id="0"/>
      <w:r>
        <w:rPr>
          <w:rFonts w:ascii="Arial" w:hAnsi="Arial" w:cs="Arial"/>
          <w:b/>
          <w:bCs/>
          <w:lang w:eastAsia="zh-CN"/>
        </w:rPr>
        <w:t>Abstract</w:t>
      </w:r>
      <w:commentRangeEnd w:id="0"/>
      <w:r>
        <w:rPr>
          <w:rStyle w:val="CommentReference"/>
        </w:rPr>
        <w:commentReference w:id="0"/>
      </w:r>
    </w:p>
    <w:p w14:paraId="049266AC" w14:textId="15B27835"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calcaneal tuberosity at the Achilles insertion is a typical feature of Insertional Achilles tendinopathy (IAT)</w:t>
      </w:r>
      <w:r w:rsidRPr="00E130C1">
        <w:rPr>
          <w:rFonts w:ascii="Arial" w:hAnsi="Arial" w:cs="Arial"/>
        </w:rPr>
        <w:t xml:space="preserve">. </w:t>
      </w:r>
      <w:r w:rsidR="00B10271" w:rsidRPr="00E130C1">
        <w:rPr>
          <w:rFonts w:ascii="Arial" w:hAnsi="Arial" w:cs="Arial"/>
        </w:rPr>
        <w:t>Surgically, it has been traditionally treated with debridement and repair or reconstruction of the Achilles insertion with a long postoperative recovery time. Th</w:t>
      </w:r>
      <w:r w:rsidRPr="00E130C1">
        <w:rPr>
          <w:rFonts w:ascii="Arial" w:hAnsi="Arial" w:cs="Arial"/>
        </w:rPr>
        <w:t>e Zadek osteotomy</w:t>
      </w:r>
      <w:r w:rsidR="0045541E" w:rsidRPr="00E130C1">
        <w:rPr>
          <w:rFonts w:ascii="Arial" w:hAnsi="Arial" w:cs="Arial"/>
        </w:rPr>
        <w:t>, a dorsal-based closing wedge osteotomy on the calcaneal</w:t>
      </w:r>
      <w:r w:rsidR="00E130C1">
        <w:rPr>
          <w:rFonts w:ascii="Arial" w:hAnsi="Arial" w:cs="Arial"/>
        </w:rPr>
        <w:t xml:space="preserve"> </w:t>
      </w:r>
      <w:r w:rsidR="0045541E" w:rsidRPr="00E130C1">
        <w:rPr>
          <w:rFonts w:ascii="Arial" w:hAnsi="Arial" w:cs="Arial"/>
        </w:rPr>
        <w:t>tuberosity of the calcaneus,</w:t>
      </w:r>
      <w:r w:rsidRPr="00E130C1">
        <w:rPr>
          <w:rFonts w:ascii="Arial" w:hAnsi="Arial" w:cs="Arial"/>
        </w:rPr>
        <w:t xml:space="preserve"> has been proven to be an effective and minimally invasive procedure for IAT. However, </w:t>
      </w:r>
      <w:r w:rsidR="00B95C3A" w:rsidRPr="00E130C1">
        <w:rPr>
          <w:rFonts w:ascii="Arial" w:hAnsi="Arial" w:cs="Arial"/>
        </w:rPr>
        <w:t xml:space="preserve">there was no study in the literature demonstrating how to </w:t>
      </w:r>
      <w:r w:rsidRPr="00E130C1">
        <w:rPr>
          <w:rFonts w:ascii="Arial" w:hAnsi="Arial" w:cs="Arial"/>
        </w:rPr>
        <w:t>determin</w:t>
      </w:r>
      <w:r w:rsidR="00B95C3A" w:rsidRPr="00E130C1">
        <w:rPr>
          <w:rFonts w:ascii="Arial" w:hAnsi="Arial" w:cs="Arial"/>
        </w:rPr>
        <w:t>e</w:t>
      </w:r>
      <w:r w:rsidRPr="00E130C1">
        <w:rPr>
          <w:rFonts w:ascii="Arial" w:hAnsi="Arial" w:cs="Arial"/>
        </w:rPr>
        <w:t xml:space="preserve"> the size and </w:t>
      </w:r>
      <w:r w:rsidR="00B95C3A" w:rsidRPr="00E130C1">
        <w:rPr>
          <w:rFonts w:ascii="Arial" w:hAnsi="Arial" w:cs="Arial"/>
        </w:rPr>
        <w:t>apex of the osteotomy in general, not to</w:t>
      </w:r>
      <w:r w:rsidRPr="00E130C1">
        <w:rPr>
          <w:rFonts w:ascii="Arial" w:hAnsi="Arial" w:cs="Arial"/>
        </w:rPr>
        <w:t xml:space="preserve"> </w:t>
      </w:r>
      <w:r w:rsidR="00B95C3A" w:rsidRPr="00E130C1">
        <w:rPr>
          <w:rFonts w:ascii="Arial" w:hAnsi="Arial" w:cs="Arial"/>
        </w:rPr>
        <w:t>even mention correlating it to the</w:t>
      </w:r>
      <w:r w:rsidRPr="00E130C1">
        <w:rPr>
          <w:rFonts w:ascii="Arial" w:hAnsi="Arial" w:cs="Arial"/>
        </w:rPr>
        <w:t xml:space="preserve"> exact enlargement of the tuberosity.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 considered</w:t>
      </w:r>
      <w:r w:rsidR="003320CC" w:rsidRPr="00E130C1">
        <w:rPr>
          <w:rFonts w:ascii="Arial" w:hAnsi="Arial" w:cs="Arial"/>
        </w:rPr>
        <w:t xml:space="preserve"> the morphology of the calcaneus </w:t>
      </w:r>
      <w:r w:rsidR="00E130C1" w:rsidRPr="00E130C1">
        <w:rPr>
          <w:rFonts w:ascii="Arial" w:hAnsi="Arial" w:cs="Arial"/>
        </w:rPr>
        <w:t>and developed</w:t>
      </w:r>
      <w:r w:rsidR="00B95C3A" w:rsidRPr="00E130C1">
        <w:rPr>
          <w:rFonts w:ascii="Arial" w:hAnsi="Arial" w:cs="Arial"/>
        </w:rPr>
        <w:t xml:space="preserve"> </w:t>
      </w:r>
      <w:r w:rsidRPr="00E130C1">
        <w:rPr>
          <w:rFonts w:ascii="Arial" w:hAnsi="Arial" w:cs="Arial"/>
        </w:rPr>
        <w:t xml:space="preserve">a </w:t>
      </w:r>
      <w:r w:rsidR="00B95C3A" w:rsidRPr="00E130C1">
        <w:rPr>
          <w:rFonts w:ascii="Arial" w:hAnsi="Arial" w:cs="Arial"/>
        </w:rPr>
        <w:t>radiographic angular metric</w:t>
      </w:r>
      <w:r w:rsidR="003320CC" w:rsidRPr="00E130C1">
        <w:rPr>
          <w:rFonts w:ascii="Arial" w:hAnsi="Arial" w:cs="Arial"/>
        </w:rPr>
        <w:t xml:space="preserve">, </w:t>
      </w:r>
      <w:r w:rsidR="00B95C3A" w:rsidRPr="00E130C1">
        <w:rPr>
          <w:rFonts w:ascii="Arial" w:hAnsi="Arial" w:cs="Arial"/>
          <w:b/>
          <w:bCs/>
        </w:rPr>
        <w:t>Pathologic Achilles Insertion Angle (PAIA</w:t>
      </w:r>
      <w:r w:rsidR="00E130C1" w:rsidRPr="00E130C1">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Pr="00E130C1">
        <w:rPr>
          <w:rFonts w:ascii="Arial" w:hAnsi="Arial" w:cs="Arial"/>
        </w:rPr>
        <w:t xml:space="preserve">th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the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715204CA" w:rsidR="007F4211" w:rsidRDefault="007F4211" w:rsidP="00FD34AB">
      <w:pPr>
        <w:contextualSpacing/>
        <w:rPr>
          <w:rFonts w:ascii="Arial" w:hAnsi="Arial" w:cs="Arial"/>
        </w:rPr>
      </w:pPr>
      <w:r w:rsidRPr="00576E98">
        <w:rPr>
          <w:rFonts w:ascii="Arial" w:hAnsi="Arial" w:cs="Arial"/>
          <w:b/>
          <w:bCs/>
          <w:u w:val="single"/>
        </w:rPr>
        <w:t>Methods:</w:t>
      </w:r>
      <w:r w:rsidRPr="00E130C1">
        <w:rPr>
          <w:rFonts w:ascii="Arial" w:hAnsi="Arial" w:cs="Arial"/>
          <w:b/>
          <w:bCs/>
        </w:rPr>
        <w:t xml:space="preserve"> </w:t>
      </w:r>
      <w:r w:rsidRPr="00E130C1">
        <w:rPr>
          <w:rFonts w:ascii="Arial" w:hAnsi="Arial" w:cs="Arial"/>
        </w:rPr>
        <w:t xml:space="preserve">Lateral weightbearing </w:t>
      </w:r>
      <w:r w:rsidR="00DE0424" w:rsidRPr="00E130C1">
        <w:rPr>
          <w:rFonts w:ascii="Arial" w:hAnsi="Arial" w:cs="Arial"/>
        </w:rPr>
        <w:t xml:space="preserve">radiographic </w:t>
      </w:r>
      <w:r w:rsidRPr="00E130C1">
        <w:rPr>
          <w:rFonts w:ascii="Arial" w:hAnsi="Arial" w:cs="Arial"/>
        </w:rPr>
        <w:t xml:space="preserve">images of 40 control feet were 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based on a Standard Circle (SC) </w:t>
      </w:r>
      <w:r w:rsidR="00DE0424" w:rsidRPr="00E130C1">
        <w:rPr>
          <w:rFonts w:ascii="Arial" w:hAnsi="Arial" w:cs="Arial"/>
        </w:rPr>
        <w:t>for predicting the contour of the calcaneal tuberosity in each control foot</w:t>
      </w:r>
      <w:r w:rsidRPr="00E130C1">
        <w:rPr>
          <w:rFonts w:ascii="Arial" w:hAnsi="Arial" w:cs="Arial"/>
        </w:rPr>
        <w:t xml:space="preserve">. </w:t>
      </w:r>
      <w:r w:rsidR="00DE0424" w:rsidRPr="00E130C1">
        <w:rPr>
          <w:rFonts w:ascii="Arial" w:hAnsi="Arial" w:cs="Arial"/>
        </w:rPr>
        <w:t>The</w:t>
      </w:r>
      <w:r w:rsidRPr="00E130C1">
        <w:rPr>
          <w:rFonts w:ascii="Arial" w:hAnsi="Arial" w:cs="Arial"/>
        </w:rPr>
        <w:t xml:space="preserve"> center and radius </w:t>
      </w:r>
      <w:r w:rsidR="00DE0424" w:rsidRPr="00E130C1">
        <w:rPr>
          <w:rFonts w:ascii="Arial" w:hAnsi="Arial" w:cs="Arial"/>
        </w:rPr>
        <w:t xml:space="preserve">of the SC </w:t>
      </w:r>
      <w:r w:rsidRPr="00E130C1">
        <w:rPr>
          <w:rFonts w:ascii="Arial" w:hAnsi="Arial" w:cs="Arial"/>
        </w:rPr>
        <w:t xml:space="preserve">were statistically fitted and scaled in relation to the </w:t>
      </w:r>
      <w:r w:rsidR="00DE0424" w:rsidRPr="00E130C1">
        <w:rPr>
          <w:rFonts w:ascii="Arial" w:hAnsi="Arial" w:cs="Arial"/>
        </w:rPr>
        <w:t>dimensions</w:t>
      </w:r>
      <w:r w:rsidRPr="00E130C1">
        <w:rPr>
          <w:rFonts w:ascii="Arial" w:hAnsi="Arial" w:cs="Arial"/>
        </w:rPr>
        <w:t xml:space="preserve"> of the calcaneus. The </w:t>
      </w:r>
      <w:r w:rsidR="00DE0424" w:rsidRPr="00E130C1">
        <w:rPr>
          <w:rFonts w:ascii="Arial" w:hAnsi="Arial" w:cs="Arial"/>
        </w:rPr>
        <w:t xml:space="preserve">enlarged calcaneal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and compared to their respective SC</w:t>
      </w:r>
      <w:r w:rsidR="00DE0424" w:rsidRPr="00E130C1">
        <w:rPr>
          <w:rFonts w:ascii="Arial" w:hAnsi="Arial" w:cs="Arial"/>
        </w:rPr>
        <w:t>s</w:t>
      </w:r>
      <w:r w:rsidR="006951D0" w:rsidRPr="00E130C1">
        <w:rPr>
          <w:rFonts w:ascii="Arial" w:hAnsi="Arial" w:cs="Arial"/>
        </w:rPr>
        <w:t xml:space="preserve"> to calculate an algorithm of the</w:t>
      </w:r>
      <w:r w:rsidRPr="00E130C1">
        <w:rPr>
          <w:rFonts w:ascii="Arial" w:hAnsi="Arial" w:cs="Arial"/>
        </w:rPr>
        <w:t xml:space="preserve"> angle by which th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curve </w:t>
      </w:r>
      <w:r w:rsidR="006951D0" w:rsidRPr="00E130C1">
        <w:rPr>
          <w:rFonts w:ascii="Arial" w:hAnsi="Arial" w:cs="Arial"/>
        </w:rPr>
        <w:t xml:space="preserve">could be </w:t>
      </w:r>
      <w:r w:rsidRPr="00E130C1">
        <w:rPr>
          <w:rFonts w:ascii="Arial" w:hAnsi="Arial" w:cs="Arial"/>
        </w:rPr>
        <w:t>rotated around the weightbearing point to fit the SC</w:t>
      </w:r>
      <w:r w:rsidR="006951D0" w:rsidRPr="00E130C1">
        <w:rPr>
          <w:rFonts w:ascii="Arial" w:hAnsi="Arial" w:cs="Arial"/>
        </w:rPr>
        <w:t xml:space="preserve"> of each foot</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measurement </w:t>
      </w:r>
      <w:r w:rsidR="006951D0" w:rsidRPr="00E130C1">
        <w:rPr>
          <w:rFonts w:ascii="Arial" w:hAnsi="Arial" w:cs="Arial"/>
        </w:rPr>
        <w:t>was named PAIA.</w:t>
      </w:r>
      <w:r w:rsidRPr="00E130C1">
        <w:rPr>
          <w:rFonts w:ascii="Arial" w:hAnsi="Arial" w:cs="Arial"/>
        </w:rPr>
        <w:t xml:space="preserve"> </w:t>
      </w:r>
      <w:r w:rsidR="006951D0" w:rsidRPr="00E130C1">
        <w:rPr>
          <w:rFonts w:ascii="Arial" w:hAnsi="Arial" w:cs="Arial"/>
        </w:rPr>
        <w:t xml:space="preserve">It was meant to reflect the size of the calcaneal tuberosity </w:t>
      </w:r>
      <w:r w:rsidR="00E130C1" w:rsidRPr="00E130C1">
        <w:rPr>
          <w:rFonts w:ascii="Arial" w:hAnsi="Arial" w:cs="Arial"/>
        </w:rPr>
        <w:t>enlargement and</w:t>
      </w:r>
      <w:r w:rsidR="006951D0" w:rsidRPr="00E130C1">
        <w:rPr>
          <w:rFonts w:ascii="Arial" w:hAnsi="Arial" w:cs="Arial"/>
        </w:rPr>
        <w:t xml:space="preserve"> the</w:t>
      </w:r>
      <w:r w:rsidRPr="00E130C1">
        <w:rPr>
          <w:rFonts w:ascii="Arial" w:hAnsi="Arial" w:cs="Arial"/>
        </w:rPr>
        <w:t xml:space="preserve"> size of the Zadek osteotomy </w:t>
      </w:r>
      <w:r w:rsidR="006951D0" w:rsidRPr="00E130C1">
        <w:rPr>
          <w:rFonts w:ascii="Arial" w:hAnsi="Arial" w:cs="Arial"/>
        </w:rPr>
        <w:t>with the</w:t>
      </w:r>
      <w:r w:rsidRPr="00E130C1">
        <w:rPr>
          <w:rFonts w:ascii="Arial" w:hAnsi="Arial" w:cs="Arial"/>
        </w:rPr>
        <w:t xml:space="preserve"> apex of the osteotomy </w:t>
      </w:r>
      <w:r w:rsidR="006951D0" w:rsidRPr="00E130C1">
        <w:rPr>
          <w:rFonts w:ascii="Arial" w:hAnsi="Arial" w:cs="Arial"/>
        </w:rPr>
        <w:t>being</w:t>
      </w:r>
      <w:r w:rsidRPr="00E130C1">
        <w:rPr>
          <w:rFonts w:ascii="Arial" w:hAnsi="Arial" w:cs="Arial"/>
        </w:rPr>
        <w:t xml:space="preserve"> at the weightbearing point of the calcaneus. </w:t>
      </w:r>
    </w:p>
    <w:p w14:paraId="47EB5E3D" w14:textId="77777777" w:rsidR="00725369" w:rsidRPr="00E130C1" w:rsidRDefault="00725369" w:rsidP="00FD34AB">
      <w:pPr>
        <w:contextualSpacing/>
        <w:rPr>
          <w:rFonts w:ascii="Arial" w:hAnsi="Arial" w:cs="Arial"/>
          <w:b/>
          <w:bCs/>
        </w:rPr>
      </w:pPr>
    </w:p>
    <w:p w14:paraId="737BC462" w14:textId="6496F182" w:rsidR="007F4211" w:rsidRDefault="007F4211" w:rsidP="00FD34AB">
      <w:pPr>
        <w:contextualSpacing/>
        <w:rPr>
          <w:rFonts w:ascii="Arial" w:hAnsi="Arial" w:cs="Arial"/>
        </w:rPr>
      </w:pPr>
      <w:commentRangeStart w:id="1"/>
      <w:commentRangeStart w:id="2"/>
      <w:r w:rsidRPr="00576E98">
        <w:rPr>
          <w:rFonts w:ascii="Arial" w:hAnsi="Arial" w:cs="Arial"/>
          <w:b/>
          <w:bCs/>
          <w:u w:val="single"/>
        </w:rPr>
        <w:t>Results:</w:t>
      </w:r>
      <w:r w:rsidRPr="00E130C1">
        <w:rPr>
          <w:rFonts w:ascii="Arial" w:hAnsi="Arial" w:cs="Arial"/>
        </w:rPr>
        <w:t xml:space="preserve"> </w:t>
      </w:r>
      <w:r w:rsidR="006951D0" w:rsidRPr="00E130C1">
        <w:rPr>
          <w:rFonts w:ascii="Arial" w:hAnsi="Arial" w:cs="Arial"/>
        </w:rPr>
        <w:t>T</w:t>
      </w:r>
      <w:r w:rsidRPr="00E130C1">
        <w:rPr>
          <w:rFonts w:ascii="Arial" w:hAnsi="Arial" w:cs="Arial"/>
        </w:rPr>
        <w:t>he equation of the Standard Curv</w:t>
      </w:r>
      <w:r w:rsidR="006951D0" w:rsidRPr="00E130C1">
        <w:rPr>
          <w:rFonts w:ascii="Arial" w:hAnsi="Arial" w:cs="Arial"/>
        </w:rPr>
        <w:t xml:space="preserve">e was </w:t>
      </w:r>
      <m:oMath>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x+a)</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y+b)</m:t>
            </m:r>
          </m:e>
          <m:sup>
            <m:r>
              <w:rPr>
                <w:rFonts w:ascii="Cambria Math" w:hAnsi="Cambria Math" w:cs="Arial"/>
              </w:rPr>
              <m:t>2</m:t>
            </m:r>
          </m:sup>
        </m:sSup>
      </m:oMath>
      <w:r w:rsidR="004A4666" w:rsidRPr="00E130C1">
        <w:rPr>
          <w:rFonts w:ascii="Arial" w:hAnsi="Arial" w:cs="Arial"/>
        </w:rPr>
        <w:t xml:space="preserve"> with the</w:t>
      </w:r>
      <w:r w:rsidRPr="00E130C1">
        <w:rPr>
          <w:rFonts w:ascii="Arial" w:hAnsi="Arial" w:cs="Arial"/>
        </w:rPr>
        <w:t xml:space="preserve"> offsets of the center </w:t>
      </w:r>
      <w:r w:rsidR="004A4666" w:rsidRPr="00E130C1">
        <w:rPr>
          <w:rFonts w:ascii="Arial" w:hAnsi="Arial" w:cs="Arial"/>
        </w:rPr>
        <w:t xml:space="preserve">(a, b) </w:t>
      </w:r>
      <w:r w:rsidRPr="00E130C1">
        <w:rPr>
          <w:rFonts w:ascii="Arial" w:hAnsi="Arial" w:cs="Arial"/>
        </w:rPr>
        <w:t>and the radius</w:t>
      </w:r>
      <w:r w:rsidR="004A4666" w:rsidRPr="00E130C1">
        <w:rPr>
          <w:rFonts w:ascii="Arial" w:hAnsi="Arial" w:cs="Arial"/>
        </w:rPr>
        <w:t xml:space="preserve"> (R)</w:t>
      </w:r>
      <w:r w:rsidRPr="00E130C1">
        <w:rPr>
          <w:rFonts w:ascii="Arial" w:hAnsi="Arial" w:cs="Arial"/>
        </w:rPr>
        <w:t xml:space="preserve"> of SC </w:t>
      </w:r>
      <w:r w:rsidR="004A4666" w:rsidRPr="00E130C1">
        <w:rPr>
          <w:rFonts w:ascii="Arial" w:hAnsi="Arial" w:cs="Arial"/>
        </w:rPr>
        <w:t>being</w:t>
      </w:r>
      <w:r w:rsidRPr="00E130C1">
        <w:rPr>
          <w:rFonts w:ascii="Arial" w:hAnsi="Arial" w:cs="Arial"/>
        </w:rPr>
        <w:t xml:space="preserve"> scaled in relation to the </w:t>
      </w:r>
      <w:r w:rsidR="00E130C1" w:rsidRPr="00E130C1">
        <w:rPr>
          <w:rFonts w:ascii="Arial" w:hAnsi="Arial" w:cs="Arial"/>
        </w:rPr>
        <w:t>dimensions of</w:t>
      </w:r>
      <w:r w:rsidRPr="00E130C1">
        <w:rPr>
          <w:rFonts w:ascii="Arial" w:hAnsi="Arial" w:cs="Arial"/>
        </w:rPr>
        <w:t xml:space="preserve"> the calcaneus. From </w:t>
      </w:r>
      <w:r w:rsidR="00E130C1" w:rsidRPr="00E130C1">
        <w:rPr>
          <w:rFonts w:ascii="Arial" w:hAnsi="Arial" w:cs="Arial"/>
        </w:rPr>
        <w:t>realigning the</w:t>
      </w:r>
      <w:r w:rsidRPr="00E130C1">
        <w:rPr>
          <w:rFonts w:ascii="Arial" w:hAnsi="Arial" w:cs="Arial"/>
        </w:rPr>
        <w:t xml:space="preserve"> 40 enlarged tuberosities in the IAT group</w:t>
      </w:r>
      <w:r w:rsidR="009A7226" w:rsidRPr="00E130C1">
        <w:rPr>
          <w:rFonts w:ascii="Arial" w:hAnsi="Arial" w:cs="Arial"/>
        </w:rPr>
        <w:t xml:space="preserve"> to their respective SCs</w:t>
      </w:r>
      <w:r w:rsidRPr="00E130C1">
        <w:rPr>
          <w:rFonts w:ascii="Arial" w:hAnsi="Arial" w:cs="Arial"/>
        </w:rPr>
        <w:t>, an</w:t>
      </w:r>
      <w:r w:rsidR="009A7226" w:rsidRPr="00E130C1">
        <w:rPr>
          <w:rFonts w:ascii="Arial" w:hAnsi="Arial" w:cs="Arial"/>
        </w:rPr>
        <w:t>other</w:t>
      </w:r>
      <w:r w:rsidRPr="00E130C1">
        <w:rPr>
          <w:rFonts w:ascii="Arial" w:hAnsi="Arial" w:cs="Arial"/>
        </w:rPr>
        <w:t xml:space="preserve"> algorithm was created to automate the calculation of PAIA.</w:t>
      </w:r>
      <w:commentRangeEnd w:id="1"/>
      <w:r w:rsidR="00576E98">
        <w:rPr>
          <w:rStyle w:val="CommentReference"/>
        </w:rPr>
        <w:commentReference w:id="1"/>
      </w:r>
      <w:commentRangeEnd w:id="2"/>
      <w:r w:rsidR="00576E98">
        <w:rPr>
          <w:rStyle w:val="CommentReference"/>
        </w:rPr>
        <w:commentReference w:id="2"/>
      </w:r>
    </w:p>
    <w:p w14:paraId="10C2A8EB" w14:textId="77777777" w:rsidR="00725369" w:rsidRPr="00E130C1" w:rsidRDefault="00725369" w:rsidP="00FD34AB">
      <w:pPr>
        <w:contextualSpacing/>
        <w:rPr>
          <w:rFonts w:ascii="Arial" w:hAnsi="Arial" w:cs="Arial"/>
        </w:rPr>
      </w:pPr>
    </w:p>
    <w:p w14:paraId="4B43419D" w14:textId="728EA9F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is a novel angle developed </w:t>
      </w:r>
      <w:r w:rsidR="00BF2F86" w:rsidRPr="00E130C1">
        <w:rPr>
          <w:rStyle w:val="normaltextrun"/>
          <w:rFonts w:ascii="Arial" w:hAnsi="Arial" w:cs="Arial"/>
        </w:rPr>
        <w:t>with the functions of</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i</w:t>
      </w:r>
      <w:r w:rsidR="00BF2F86" w:rsidRPr="00E130C1">
        <w:rPr>
          <w:rStyle w:val="normaltextrun"/>
          <w:rFonts w:ascii="Arial" w:hAnsi="Arial" w:cs="Arial"/>
        </w:rPr>
        <w:t>ng</w:t>
      </w:r>
      <w:r w:rsidR="0017327E" w:rsidRPr="00E130C1">
        <w:rPr>
          <w:rStyle w:val="normaltextrun"/>
          <w:rFonts w:ascii="Arial" w:hAnsi="Arial" w:cs="Arial"/>
        </w:rPr>
        <w:t xml:space="preserve"> the enlarged calcaneal tuberosity in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BF2F86" w:rsidRPr="00E130C1">
        <w:rPr>
          <w:rStyle w:val="normaltextrun"/>
          <w:rFonts w:ascii="Arial" w:hAnsi="Arial" w:cs="Arial"/>
        </w:rPr>
        <w:t>ing the</w:t>
      </w:r>
      <w:r w:rsidR="0017327E" w:rsidRPr="00E130C1">
        <w:rPr>
          <w:rStyle w:val="normaltextrun"/>
          <w:rFonts w:ascii="Arial" w:hAnsi="Arial" w:cs="Arial"/>
        </w:rPr>
        <w:t xml:space="preserve"> design of the Zadek osteotomy</w:t>
      </w:r>
      <w:r w:rsidR="00A20453" w:rsidRPr="00E130C1">
        <w:rPr>
          <w:rStyle w:val="normaltextrun"/>
          <w:rFonts w:ascii="Arial" w:hAnsi="Arial" w:cs="Arial"/>
        </w:rPr>
        <w:t>. It is the first to take</w:t>
      </w:r>
      <w:r w:rsidR="0017327E" w:rsidRPr="00E130C1">
        <w:rPr>
          <w:rStyle w:val="normaltextrun"/>
          <w:rFonts w:ascii="Arial" w:hAnsi="Arial" w:cs="Arial"/>
        </w:rPr>
        <w:t xml:space="preserve"> th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02575D93" w:rsidR="007F4211" w:rsidRPr="00E130C1" w:rsidRDefault="00A06A6B" w:rsidP="00FD34AB">
      <w:pPr>
        <w:contextualSpacing/>
        <w:rPr>
          <w:rFonts w:ascii="Arial" w:hAnsi="Arial" w:cs="Arial"/>
          <w:b/>
          <w:bCs/>
        </w:rPr>
      </w:pPr>
      <w:r w:rsidRPr="00E130C1">
        <w:rPr>
          <w:rFonts w:ascii="Arial" w:hAnsi="Arial" w:cs="Arial"/>
          <w:b/>
          <w:bCs/>
        </w:rPr>
        <w:lastRenderedPageBreak/>
        <w:t xml:space="preserve">Key words: </w:t>
      </w:r>
      <w:r w:rsidRPr="00900A2A">
        <w:rPr>
          <w:rFonts w:ascii="Arial" w:hAnsi="Arial" w:cs="Arial"/>
          <w:b/>
          <w:bCs/>
        </w:rPr>
        <w:t xml:space="preserve">Insertional Achilles tendinopathy, IAT, </w:t>
      </w:r>
      <w:r w:rsidRPr="00C82BD9">
        <w:rPr>
          <w:rFonts w:ascii="Arial" w:hAnsi="Arial" w:cs="Arial"/>
          <w:b/>
          <w:bCs/>
        </w:rPr>
        <w:t xml:space="preserve">Pathologic Achilles Insertion Angle, PAIA, Zadek Osteotomy, Calcaneal tuberosity, </w:t>
      </w:r>
      <w:r w:rsidR="007304F9" w:rsidRPr="00C82BD9">
        <w:rPr>
          <w:rFonts w:ascii="Arial" w:hAnsi="Arial" w:cs="Arial"/>
          <w:b/>
          <w:bCs/>
        </w:rPr>
        <w:t>Morphology, Biomechanics</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proofErr w:type="spellStart"/>
      <w:r w:rsidR="00555992" w:rsidRPr="00E130C1">
        <w:rPr>
          <w:rFonts w:ascii="Arial" w:hAnsi="Arial" w:cs="Arial"/>
        </w:rPr>
        <w:t>Astrom</w:t>
      </w:r>
      <w:proofErr w:type="spellEnd"/>
      <w:r w:rsidR="00555992" w:rsidRPr="00E130C1">
        <w:rPr>
          <w:rFonts w:ascii="Arial" w:hAnsi="Arial" w:cs="Arial"/>
        </w:rPr>
        <w:t xml:space="preserve"> et al. reported that 20% of 163 patients with 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w:t>
      </w:r>
      <w:r w:rsidR="00EE79E1">
        <w:rPr>
          <w:rFonts w:ascii="Arial" w:hAnsi="Arial" w:cs="Arial"/>
        </w:rPr>
        <w:t xml:space="preserve"> </w:t>
      </w:r>
      <w:r w:rsidR="00EE79E1">
        <w:rPr>
          <w:rFonts w:ascii="Arial" w:hAnsi="Arial" w:cs="Arial"/>
        </w:rPr>
        <w:t>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4D59DA6E" w:rsidR="001E320D" w:rsidRDefault="00AF169C" w:rsidP="004D07CB">
      <w:pPr>
        <w:contextualSpacing/>
        <w:rPr>
          <w:rFonts w:ascii="Arial" w:hAnsi="Arial" w:cs="Arial"/>
        </w:rPr>
      </w:pPr>
      <w:r w:rsidRPr="00E130C1">
        <w:rPr>
          <w:rFonts w:ascii="Arial" w:hAnsi="Arial" w:cs="Arial"/>
        </w:rPr>
        <w:t xml:space="preserve">If </w:t>
      </w:r>
      <w:r w:rsidR="00DA71E8" w:rsidRPr="00E130C1">
        <w:rPr>
          <w:rFonts w:ascii="Arial" w:hAnsi="Arial" w:cs="Arial"/>
        </w:rPr>
        <w:t xml:space="preserve">three to six months of continuous conservative treatment fails, </w:t>
      </w:r>
      <w:r w:rsidRPr="00E130C1">
        <w:rPr>
          <w:rFonts w:ascii="Arial" w:hAnsi="Arial" w:cs="Arial"/>
        </w:rPr>
        <w:t xml:space="preserve">surgical management can be </w:t>
      </w:r>
      <w:r w:rsidR="00635DA5" w:rsidRPr="00E130C1">
        <w:rPr>
          <w:rFonts w:ascii="Arial" w:hAnsi="Arial" w:cs="Arial"/>
        </w:rPr>
        <w:t>considered</w:t>
      </w:r>
      <w:r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w:t>
      </w:r>
      <w:r w:rsidRPr="00E130C1">
        <w:rPr>
          <w:rFonts w:ascii="Arial" w:hAnsi="Arial" w:cs="Arial"/>
          <w:color w:val="000000" w:themeColor="text1"/>
        </w:rPr>
        <w:lastRenderedPageBreak/>
        <w:t xml:space="preserve">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299DFC2E" w:rsidR="00111A4B" w:rsidRPr="00E130C1"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Selection of study samples</w:t>
      </w:r>
    </w:p>
    <w:p w14:paraId="045C0F72" w14:textId="5B00AB17" w:rsidR="0088084F" w:rsidRPr="00E130C1" w:rsidRDefault="00CB5C8B" w:rsidP="00FD34AB">
      <w:pPr>
        <w:contextualSpacing/>
        <w:jc w:val="both"/>
        <w:rPr>
          <w:rFonts w:ascii="Arial" w:hAnsi="Arial" w:cs="Arial"/>
          <w:color w:val="000000" w:themeColor="text1"/>
        </w:rPr>
      </w:pPr>
      <w:r w:rsidRPr="00E130C1">
        <w:rPr>
          <w:rFonts w:ascii="Arial" w:hAnsi="Arial" w:cs="Arial"/>
          <w:color w:val="000000" w:themeColor="text1"/>
        </w:rPr>
        <w:t>40</w:t>
      </w:r>
      <w:r w:rsidR="00453CA1" w:rsidRPr="00E130C1">
        <w:rPr>
          <w:rFonts w:ascii="Arial" w:hAnsi="Arial" w:cs="Arial"/>
          <w:color w:val="000000" w:themeColor="text1"/>
        </w:rPr>
        <w:t xml:space="preserve"> </w:t>
      </w:r>
      <w:r w:rsidR="00E130C1">
        <w:rPr>
          <w:rFonts w:ascii="Arial" w:hAnsi="Arial" w:cs="Arial"/>
          <w:color w:val="000000" w:themeColor="text1"/>
        </w:rPr>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feet without IAT </w:t>
      </w:r>
      <w:r w:rsidR="00A01B2C" w:rsidRPr="00E130C1">
        <w:rPr>
          <w:rFonts w:ascii="Arial" w:hAnsi="Arial" w:cs="Arial"/>
          <w:color w:val="000000" w:themeColor="text1"/>
        </w:rPr>
        <w:t>n</w:t>
      </w:r>
      <w:r w:rsidR="002B451B" w:rsidRPr="00E130C1">
        <w:rPr>
          <w:rFonts w:ascii="Arial" w:hAnsi="Arial" w:cs="Arial"/>
          <w:color w:val="000000" w:themeColor="text1"/>
        </w:rPr>
        <w:t xml:space="preserve">or other </w:t>
      </w:r>
      <w:r w:rsidR="009100B8" w:rsidRPr="00E130C1">
        <w:rPr>
          <w:rFonts w:ascii="Arial" w:hAnsi="Arial" w:cs="Arial"/>
          <w:color w:val="000000" w:themeColor="text1"/>
        </w:rPr>
        <w:t>Achilles</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 of the calcaneu</w:t>
      </w:r>
      <w:r w:rsidR="00827237" w:rsidRPr="00E130C1">
        <w:rPr>
          <w:rFonts w:ascii="Arial" w:hAnsi="Arial" w:cs="Arial"/>
          <w:color w:val="000000" w:themeColor="text1"/>
        </w:rPr>
        <w:t>s</w:t>
      </w:r>
      <w:r w:rsidR="00A67EBB" w:rsidRPr="00E130C1">
        <w:rPr>
          <w:rFonts w:ascii="Arial" w:hAnsi="Arial" w:cs="Arial"/>
          <w:color w:val="000000" w:themeColor="text1"/>
        </w:rPr>
        <w:t xml:space="preserve">. </w:t>
      </w:r>
      <w:r w:rsidR="00E77AC7" w:rsidRPr="00E130C1">
        <w:rPr>
          <w:rFonts w:ascii="Arial" w:hAnsi="Arial" w:cs="Arial"/>
          <w:color w:val="000000" w:themeColor="text1"/>
        </w:rPr>
        <w:t xml:space="preserve">Another </w:t>
      </w:r>
      <w:r w:rsidR="006920E4" w:rsidRPr="00E130C1">
        <w:rPr>
          <w:rFonts w:ascii="Arial" w:hAnsi="Arial" w:cs="Arial"/>
          <w:color w:val="000000" w:themeColor="text1"/>
        </w:rPr>
        <w:t>40</w:t>
      </w:r>
      <w:r w:rsidR="00F914D5" w:rsidRPr="00E130C1">
        <w:rPr>
          <w:rFonts w:ascii="Arial" w:hAnsi="Arial" w:cs="Arial"/>
          <w:color w:val="000000" w:themeColor="text1"/>
        </w:rPr>
        <w:t xml:space="preserve"> lateral weightbearing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66BEB8C7" w:rsidR="00111A4B" w:rsidRPr="00EE79E1"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 xml:space="preserve">Delineating Contour of </w:t>
      </w:r>
      <w:r w:rsidRPr="00EE79E1">
        <w:rPr>
          <w:rFonts w:ascii="Arial" w:hAnsi="Arial" w:cs="Arial"/>
          <w:b/>
          <w:bCs/>
          <w:color w:val="000000" w:themeColor="text1"/>
          <w:u w:val="single"/>
        </w:rPr>
        <w:t>a “Healthy” Calcaneus Tuberosity with the “</w:t>
      </w:r>
      <w:r w:rsidRPr="00FD34AB">
        <w:rPr>
          <w:rFonts w:ascii="Arial" w:hAnsi="Arial" w:cs="Arial"/>
          <w:b/>
          <w:bCs/>
          <w:u w:val="single"/>
        </w:rPr>
        <w:t>Rectangle Circumscription &amp; Mapping Method</w:t>
      </w:r>
    </w:p>
    <w:p w14:paraId="0E0979CE" w14:textId="39EE0D56" w:rsidR="00EE79E1" w:rsidRDefault="000944F1" w:rsidP="00FD34AB">
      <w:pPr>
        <w:contextualSpacing/>
        <w:rPr>
          <w:rStyle w:val="normaltextrun"/>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69714D" w:rsidRPr="00E130C1">
        <w:rPr>
          <w:rFonts w:ascii="Arial" w:hAnsi="Arial" w:cs="Arial"/>
          <w:color w:val="000000" w:themeColor="text1"/>
        </w:rPr>
        <w:t xml:space="preserve"> {Schneider, 2012 #</w:t>
      </w:r>
      <w:proofErr w:type="gramStart"/>
      <w:r w:rsidR="0069714D" w:rsidRPr="00E130C1">
        <w:rPr>
          <w:rFonts w:ascii="Arial" w:hAnsi="Arial" w:cs="Arial"/>
          <w:color w:val="000000" w:themeColor="text1"/>
        </w:rPr>
        <w:t>500}{</w:t>
      </w:r>
      <w:proofErr w:type="gramEnd"/>
      <w:r w:rsidR="0069714D" w:rsidRPr="00E130C1">
        <w:rPr>
          <w:rFonts w:ascii="Arial" w:hAnsi="Arial" w:cs="Arial"/>
          <w:color w:val="000000" w:themeColor="text1"/>
        </w:rPr>
        <w:t>Schindelin, 2012 #501}</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points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measurement calibration markers,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EA0108" w:rsidRPr="00E130C1">
        <w:rPr>
          <w:rFonts w:ascii="Arial" w:hAnsi="Arial" w:cs="Arial"/>
        </w:rPr>
        <w:t>. (Table 1)</w:t>
      </w:r>
    </w:p>
    <w:p w14:paraId="063695CE" w14:textId="48327954" w:rsidR="002D74C2" w:rsidRPr="00FD34AB" w:rsidRDefault="00E56C78" w:rsidP="00FD34AB">
      <w:pPr>
        <w:contextualSpacing/>
        <w:rPr>
          <w:rFonts w:ascii="Arial" w:hAnsi="Arial" w:cs="Arial"/>
        </w:rPr>
      </w:pPr>
      <w:r w:rsidRPr="00FD34AB">
        <w:rPr>
          <w:rFonts w:ascii="Arial" w:hAnsi="Arial" w:cs="Arial"/>
        </w:rPr>
        <w:t xml:space="preserve">Then the </w:t>
      </w:r>
      <w:r w:rsidR="009762B6" w:rsidRPr="00FD34AB">
        <w:rPr>
          <w:rFonts w:ascii="Arial" w:hAnsi="Arial" w:cs="Arial"/>
        </w:rPr>
        <w:t xml:space="preserve">90 points </w:t>
      </w:r>
      <w:r w:rsidR="00EA0108" w:rsidRPr="00FD34AB">
        <w:rPr>
          <w:rFonts w:ascii="Arial" w:hAnsi="Arial" w:cs="Arial"/>
        </w:rPr>
        <w:t xml:space="preserve">placed </w:t>
      </w:r>
      <w:r w:rsidR="009762B6" w:rsidRPr="00FD34AB">
        <w:rPr>
          <w:rFonts w:ascii="Arial" w:hAnsi="Arial" w:cs="Arial"/>
        </w:rPr>
        <w:t xml:space="preserve">on each of the 40 control </w:t>
      </w:r>
      <w:r w:rsidR="00E130C1" w:rsidRPr="00FD34AB">
        <w:rPr>
          <w:rFonts w:ascii="Arial" w:hAnsi="Arial" w:cs="Arial"/>
        </w:rPr>
        <w:t>feet were</w:t>
      </w:r>
      <w:r w:rsidR="009762B6" w:rsidRPr="00FD34AB">
        <w:rPr>
          <w:rFonts w:ascii="Arial" w:hAnsi="Arial" w:cs="Arial"/>
        </w:rPr>
        <w:t xml:space="preserve"> collectively mapped to construct a </w:t>
      </w:r>
      <w:r w:rsidR="00827237" w:rsidRPr="00FD34AB">
        <w:rPr>
          <w:rFonts w:ascii="Arial" w:hAnsi="Arial" w:cs="Arial"/>
        </w:rPr>
        <w:t>Standard Circle</w:t>
      </w:r>
      <w:r w:rsidR="00524496" w:rsidRPr="00FD34AB">
        <w:rPr>
          <w:rFonts w:ascii="Arial" w:hAnsi="Arial" w:cs="Arial"/>
        </w:rPr>
        <w:t xml:space="preserve"> with a fitting algorithm mathematically</w:t>
      </w:r>
      <w:r w:rsidR="009762B6" w:rsidRPr="00FD34AB">
        <w:rPr>
          <w:rFonts w:ascii="Arial" w:hAnsi="Arial" w:cs="Arial"/>
        </w:rPr>
        <w:t xml:space="preserve">. </w:t>
      </w:r>
      <w:r w:rsidR="00524496" w:rsidRPr="00FD34AB">
        <w:rPr>
          <w:rFonts w:ascii="Arial" w:hAnsi="Arial" w:cs="Arial"/>
        </w:rPr>
        <w:t xml:space="preserve"> Two parameters were used to define the individual Standard Circle for each foot using the above rectangle circumscription </w:t>
      </w:r>
      <w:r w:rsidR="00E130C1" w:rsidRPr="00FD34AB">
        <w:rPr>
          <w:rFonts w:ascii="Arial" w:hAnsi="Arial" w:cs="Arial"/>
        </w:rPr>
        <w:t>and</w:t>
      </w:r>
      <w:r w:rsidR="00524496" w:rsidRPr="00FD34AB">
        <w:rPr>
          <w:rFonts w:ascii="Arial" w:hAnsi="Arial" w:cs="Arial"/>
        </w:rPr>
        <w:t xml:space="preserve"> mapping method to </w:t>
      </w:r>
      <w:r w:rsidR="000E3B5C" w:rsidRPr="00FD34AB">
        <w:rPr>
          <w:rFonts w:ascii="Arial" w:hAnsi="Arial" w:cs="Arial"/>
        </w:rPr>
        <w:t>include</w:t>
      </w:r>
      <w:r w:rsidR="00524496" w:rsidRPr="00FD34AB">
        <w:rPr>
          <w:rFonts w:ascii="Arial" w:hAnsi="Arial" w:cs="Arial"/>
        </w:rPr>
        <w:t xml:space="preserve"> </w:t>
      </w:r>
      <w:r w:rsidR="000E3B5C" w:rsidRPr="00FD34AB">
        <w:rPr>
          <w:rFonts w:ascii="Arial" w:hAnsi="Arial" w:cs="Arial"/>
        </w:rPr>
        <w:t>complex dimensional information</w:t>
      </w:r>
      <w:r w:rsidR="00524496" w:rsidRPr="00FD34AB">
        <w:rPr>
          <w:rFonts w:ascii="Arial" w:hAnsi="Arial" w:cs="Arial"/>
        </w:rPr>
        <w:t xml:space="preserve"> of the calcaneus: 1) </w:t>
      </w:r>
      <w:r w:rsidR="000E3B5C" w:rsidRPr="00FD34AB">
        <w:rPr>
          <w:rFonts w:ascii="Arial" w:hAnsi="Arial" w:cs="Arial"/>
        </w:rPr>
        <w:t xml:space="preserve">relative position of </w:t>
      </w:r>
      <w:r w:rsidR="00524496" w:rsidRPr="00FD34AB">
        <w:rPr>
          <w:rFonts w:ascii="Arial" w:hAnsi="Arial" w:cs="Arial"/>
        </w:rPr>
        <w:t xml:space="preserve">the circle's center with respect to the rectangle </w:t>
      </w:r>
      <w:r w:rsidR="003A0588" w:rsidRPr="00FD34AB">
        <w:rPr>
          <w:rFonts w:ascii="Arial" w:hAnsi="Arial" w:cs="Arial"/>
        </w:rPr>
        <w:t xml:space="preserve">being </w:t>
      </w:r>
      <w:r w:rsidR="00524496" w:rsidRPr="00FD34AB">
        <w:rPr>
          <w:rFonts w:ascii="Arial" w:hAnsi="Arial" w:cs="Arial"/>
        </w:rPr>
        <w:t>de</w:t>
      </w:r>
      <w:r w:rsidR="003A0588" w:rsidRPr="00FD34AB">
        <w:rPr>
          <w:rFonts w:ascii="Arial" w:hAnsi="Arial" w:cs="Arial"/>
        </w:rPr>
        <w:t>termined</w:t>
      </w:r>
      <w:r w:rsidR="00524496" w:rsidRPr="00FD34AB">
        <w:rPr>
          <w:rFonts w:ascii="Arial" w:hAnsi="Arial" w:cs="Arial"/>
        </w:rPr>
        <w:t xml:space="preserve"> by point 4, 5, 6, and 7, and 2) the radius of the standard circle</w:t>
      </w:r>
      <w:r w:rsidR="003A0588" w:rsidRPr="00FD34AB">
        <w:rPr>
          <w:rFonts w:ascii="Arial" w:hAnsi="Arial" w:cs="Arial"/>
        </w:rPr>
        <w:t xml:space="preserve"> being determined by </w:t>
      </w:r>
      <w:r w:rsidR="000E3B5C" w:rsidRPr="00FD34AB">
        <w:rPr>
          <w:rFonts w:ascii="Arial" w:hAnsi="Arial" w:cs="Arial"/>
        </w:rPr>
        <w:t xml:space="preserve">the bone markers that represented dimensions of the calcaneus in terms of height, length, pitch angle, etc. </w:t>
      </w:r>
      <w:r w:rsidR="002D74C2" w:rsidRPr="00FD34AB">
        <w:rPr>
          <w:rFonts w:ascii="Arial" w:hAnsi="Arial" w:cs="Arial"/>
        </w:rPr>
        <w:t>These two</w:t>
      </w:r>
      <w:r w:rsidR="00E130C1" w:rsidRPr="00FD34AB">
        <w:rPr>
          <w:rFonts w:ascii="Arial" w:hAnsi="Arial" w:cs="Arial"/>
        </w:rPr>
        <w:t xml:space="preserve"> </w:t>
      </w:r>
      <w:r w:rsidR="002D74C2" w:rsidRPr="00FD34AB">
        <w:rPr>
          <w:rFonts w:ascii="Arial" w:hAnsi="Arial" w:cs="Arial"/>
        </w:rPr>
        <w:t>optimal parameters were established when the least square loss of the Standard Circle, in relation to the control reference data points, was minimized.</w:t>
      </w:r>
    </w:p>
    <w:p w14:paraId="36F46585" w14:textId="4A2437D4" w:rsidR="00A67EBB" w:rsidRDefault="00754C8D" w:rsidP="004D07CB">
      <w:pPr>
        <w:pStyle w:val="paragraph"/>
        <w:spacing w:before="0" w:after="0"/>
        <w:contextualSpacing/>
        <w:textAlignment w:val="baseline"/>
        <w:rPr>
          <w:rFonts w:ascii="Arial" w:hAnsi="Arial" w:cs="Arial"/>
        </w:rPr>
      </w:pPr>
      <w:r w:rsidRPr="00E130C1">
        <w:rPr>
          <w:rFonts w:ascii="Arial" w:hAnsi="Arial" w:cs="Arial"/>
        </w:rPr>
        <w:t xml:space="preserve">The goal of obtaining this individualized Standard Circle was </w:t>
      </w:r>
      <w:r w:rsidR="009762B6" w:rsidRPr="00E130C1">
        <w:rPr>
          <w:rFonts w:ascii="Arial" w:hAnsi="Arial" w:cs="Arial"/>
        </w:rPr>
        <w:t>to delineate the contour that best approximates the posterior outline of a</w:t>
      </w:r>
      <w:r w:rsidR="00A9333B" w:rsidRPr="00E130C1">
        <w:rPr>
          <w:rFonts w:ascii="Arial" w:hAnsi="Arial" w:cs="Arial"/>
        </w:rPr>
        <w:t>n “ideal</w:t>
      </w:r>
      <w:r w:rsidR="00E130C1">
        <w:rPr>
          <w:rFonts w:ascii="Arial" w:hAnsi="Arial" w:cs="Arial"/>
        </w:rPr>
        <w:t>ly</w:t>
      </w:r>
      <w:r w:rsidR="00A9333B" w:rsidRPr="00E130C1">
        <w:rPr>
          <w:rFonts w:ascii="Arial" w:hAnsi="Arial" w:cs="Arial"/>
        </w:rPr>
        <w:t xml:space="preserve"> </w:t>
      </w:r>
      <w:r w:rsidR="009762B6" w:rsidRPr="00E130C1">
        <w:rPr>
          <w:rFonts w:ascii="Arial" w:hAnsi="Arial" w:cs="Arial"/>
        </w:rPr>
        <w:t>healthy</w:t>
      </w:r>
      <w:r w:rsidR="00423420" w:rsidRPr="00E130C1">
        <w:rPr>
          <w:rFonts w:ascii="Arial" w:hAnsi="Arial" w:cs="Arial"/>
        </w:rPr>
        <w:t>”</w:t>
      </w:r>
      <w:r w:rsidR="009762B6" w:rsidRPr="00E130C1">
        <w:rPr>
          <w:rFonts w:ascii="Arial" w:hAnsi="Arial" w:cs="Arial"/>
        </w:rPr>
        <w:t xml:space="preserve"> calcaneus</w:t>
      </w:r>
      <w:r w:rsidR="00423420" w:rsidRPr="00E130C1">
        <w:rPr>
          <w:rFonts w:ascii="Arial" w:hAnsi="Arial" w:cs="Arial"/>
        </w:rPr>
        <w:t xml:space="preserve"> without calcification enlargement/osteophyte and/or bony prominence at the Achilles insertion and the rest part of the tuberosity</w:t>
      </w:r>
      <w:r w:rsidR="009762B6" w:rsidRPr="00E130C1">
        <w:rPr>
          <w:rFonts w:ascii="Arial" w:hAnsi="Arial" w:cs="Arial"/>
        </w:rPr>
        <w:t xml:space="preserve">. </w:t>
      </w:r>
    </w:p>
    <w:p w14:paraId="27202F7A" w14:textId="77777777" w:rsidR="00F56934" w:rsidRPr="00E130C1" w:rsidRDefault="00F56934" w:rsidP="00FD34AB">
      <w:pPr>
        <w:pStyle w:val="paragraph"/>
        <w:spacing w:before="0" w:after="0"/>
        <w:contextualSpacing/>
        <w:textAlignment w:val="baseline"/>
        <w:rPr>
          <w:rFonts w:ascii="Arial" w:hAnsi="Arial" w:cs="Arial"/>
        </w:rPr>
      </w:pPr>
    </w:p>
    <w:p w14:paraId="4726D076" w14:textId="162842BC" w:rsidR="00A063EC" w:rsidRPr="00E130C1" w:rsidRDefault="00A063EC" w:rsidP="00FD34AB">
      <w:pPr>
        <w:pStyle w:val="paragraph"/>
        <w:spacing w:before="0" w:beforeAutospacing="0" w:after="0" w:afterAutospacing="0"/>
        <w:contextualSpacing/>
        <w:textAlignment w:val="baseline"/>
        <w:rPr>
          <w:rStyle w:val="normaltextrun"/>
          <w:rFonts w:ascii="Arial" w:hAnsi="Arial" w:cs="Arial"/>
        </w:rPr>
      </w:pPr>
      <w:r w:rsidRPr="00E130C1">
        <w:rPr>
          <w:rFonts w:ascii="Arial" w:hAnsi="Arial" w:cs="Arial"/>
          <w:b/>
          <w:bCs/>
          <w:u w:val="single"/>
        </w:rPr>
        <w:t>Defining and fitting the standard Circle Algorithm</w:t>
      </w:r>
    </w:p>
    <w:p w14:paraId="47C5FF12" w14:textId="77777777" w:rsidR="00882C0A" w:rsidRPr="00E130C1" w:rsidRDefault="00A063EC" w:rsidP="00FD34AB">
      <w:pPr>
        <w:pStyle w:val="paragraph"/>
        <w:spacing w:before="0" w:beforeAutospacing="0" w:after="0" w:afterAutospacing="0"/>
        <w:contextualSpacing/>
        <w:textAlignment w:val="baseline"/>
        <w:rPr>
          <w:rFonts w:ascii="Arial" w:hAnsi="Arial" w:cs="Arial"/>
        </w:rPr>
      </w:pPr>
      <w:r w:rsidRPr="00E130C1">
        <w:rPr>
          <w:rFonts w:ascii="Arial" w:hAnsi="Arial" w:cs="Arial"/>
        </w:rPr>
        <w:t xml:space="preserve">To develop the circle fitting algorithm, the anatomical curvature between the superior aspect of the calcaneal tuberosity and the weightbearing point was determined using weightbearing XR imaging for each of the 40 control feet. </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A90B33F"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commentRangeStart w:id="3"/>
      <w:r w:rsidRPr="00E130C1">
        <w:rPr>
          <w:rFonts w:ascii="Arial" w:hAnsi="Arial" w:cs="Arial"/>
        </w:rPr>
        <w:t xml:space="preserve">standard circle </w:t>
      </w:r>
      <w:commentRangeEnd w:id="3"/>
      <w:r w:rsidRPr="00802A7C">
        <w:rPr>
          <w:rStyle w:val="CommentReference"/>
          <w:rFonts w:ascii="Arial" w:hAnsi="Arial" w:cs="Arial"/>
        </w:rPr>
        <w:commentReference w:id="3"/>
      </w:r>
      <w:r w:rsidRPr="00E130C1">
        <w:rPr>
          <w:rFonts w:ascii="Arial" w:hAnsi="Arial" w:cs="Arial"/>
        </w:rPr>
        <w:t xml:space="preserve">was 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Pr="00E130C1">
        <w:rPr>
          <w:rFonts w:ascii="Arial" w:hAnsi="Arial" w:cs="Arial"/>
        </w:rPr>
        <w:t xml:space="preserve">, with anatomical markers </w:t>
      </w:r>
      <m:oMath>
        <m:r>
          <w:rPr>
            <w:rFonts w:ascii="Cambria Math" w:hAnsi="Cambria Math" w:cs="Arial"/>
          </w:rPr>
          <m:t>A(</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oMath>
      <w:r w:rsidRPr="00E130C1">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oMath>
      <w:r w:rsidRPr="00E130C1">
        <w:rPr>
          <w:rFonts w:ascii="Arial" w:hAnsi="Arial" w:cs="Arial"/>
        </w:rPr>
        <w:t xml:space="preserve">, and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Pr="00E130C1">
        <w:rPr>
          <w:rFonts w:ascii="Arial" w:hAnsi="Arial" w:cs="Arial"/>
        </w:rPr>
        <w:t xml:space="preserve"> denoting the relative location of </w:t>
      </w:r>
      <w:r w:rsidRPr="00E130C1">
        <w:rPr>
          <w:rFonts w:ascii="Arial" w:hAnsi="Arial" w:cs="Arial"/>
        </w:rPr>
        <w:lastRenderedPageBreak/>
        <w:t xml:space="preserve">the unit rectangular. The diagonal length of the unit rectangular was denoted as D, while the width and height of the rectangular were denoted as </w:t>
      </w:r>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oMath>
      <w:r w:rsidRPr="00E130C1">
        <w:rPr>
          <w:rFonts w:ascii="Arial" w:hAnsi="Arial" w:cs="Arial"/>
        </w:rPr>
        <w:t xml:space="preserve"> and </w:t>
      </w:r>
      <m:oMath>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oMath>
      <w:r w:rsidRPr="00E130C1">
        <w:rPr>
          <w:rFonts w:ascii="Arial" w:hAnsi="Arial" w:cs="Arial"/>
        </w:rPr>
        <w:t xml:space="preserve">, respectively. </w:t>
      </w:r>
    </w:p>
    <w:p w14:paraId="2BC099E0" w14:textId="77777777" w:rsidR="008B460C" w:rsidRPr="00E130C1" w:rsidRDefault="008B460C" w:rsidP="008B460C">
      <w:pPr>
        <w:contextualSpacing/>
        <w:rPr>
          <w:rFonts w:ascii="Arial" w:hAnsi="Arial" w:cs="Arial"/>
        </w:rPr>
      </w:pPr>
    </w:p>
    <w:p w14:paraId="16DBEFCF" w14:textId="77777777" w:rsidR="008B460C" w:rsidRPr="00E130C1" w:rsidRDefault="008B460C" w:rsidP="008B460C">
      <w:pPr>
        <w:contextualSpacing/>
        <w:rPr>
          <w:rFonts w:ascii="Arial" w:hAnsi="Arial" w:cs="Arial"/>
        </w:rPr>
      </w:pPr>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 xml:space="preserve"> L</m:t>
            </m:r>
          </m:e>
          <m:sub>
            <m:r>
              <w:rPr>
                <w:rFonts w:ascii="Cambria Math" w:hAnsi="Cambria Math" w:cs="Arial"/>
              </w:rPr>
              <m:t>H</m:t>
            </m:r>
          </m:sub>
        </m:sSub>
        <m:r>
          <w:rPr>
            <w:rFonts w:ascii="Cambria Math" w:hAnsi="Cambria Math" w:cs="Arial"/>
          </w:rPr>
          <m:t>,</m:t>
        </m:r>
      </m:oMath>
      <w:r w:rsidRPr="00E130C1">
        <w:rPr>
          <w:rFonts w:ascii="Arial" w:hAnsi="Arial" w:cs="Arial"/>
        </w:rPr>
        <w:t xml:space="preserve"> and </w:t>
      </w:r>
      <m:oMath>
        <m:r>
          <w:rPr>
            <w:rFonts w:ascii="Cambria Math" w:hAnsi="Cambria Math" w:cs="Arial"/>
          </w:rPr>
          <m:t>D</m:t>
        </m:r>
      </m:oMath>
      <w:r w:rsidRPr="00E130C1">
        <w:rPr>
          <w:rFonts w:ascii="Arial" w:hAnsi="Arial" w:cs="Arial"/>
        </w:rPr>
        <w:t xml:space="preserve"> can be written in coordinates of A, B, and C as follows:</w:t>
      </w:r>
    </w:p>
    <w:p w14:paraId="0E8B8BFA" w14:textId="77777777" w:rsidR="008B460C" w:rsidRPr="00E130C1" w:rsidRDefault="008B460C" w:rsidP="008B460C">
      <w:pPr>
        <w:contextualSpacing/>
        <w:rPr>
          <w:rFonts w:ascii="Arial" w:hAnsi="Arial" w:cs="Arial"/>
        </w:rPr>
      </w:pPr>
    </w:p>
    <w:p w14:paraId="1A85BD01" w14:textId="77777777" w:rsidR="008B460C" w:rsidRPr="003579C0" w:rsidRDefault="008B460C" w:rsidP="008B460C">
      <w:pPr>
        <w:contextualSpacing/>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r>
            <w:rPr>
              <w:rFonts w:ascii="Cambria Math" w:hAnsi="Cambria Math" w:cs="Arial"/>
            </w:rPr>
            <m:t>=</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e>
                <m:sup>
                  <m:r>
                    <w:rPr>
                      <w:rFonts w:ascii="Cambria Math" w:hAnsi="Cambria Math" w:cs="Arial"/>
                    </w:rPr>
                    <m:t>2</m:t>
                  </m:r>
                </m:sup>
              </m:sSup>
            </m:e>
          </m:rad>
        </m:oMath>
      </m:oMathPara>
    </w:p>
    <w:p w14:paraId="17B09845" w14:textId="77777777" w:rsidR="008B460C" w:rsidRPr="00E130C1" w:rsidRDefault="008B460C" w:rsidP="008B460C">
      <w:pPr>
        <w:contextualSpacing/>
        <w:rPr>
          <w:rFonts w:ascii="Arial" w:hAnsi="Arial" w:cs="Arial"/>
        </w:rPr>
      </w:pPr>
    </w:p>
    <w:p w14:paraId="6CCE5ECA" w14:textId="77777777" w:rsidR="008B460C" w:rsidRPr="003579C0" w:rsidRDefault="008B460C" w:rsidP="008B460C">
      <w:pPr>
        <w:contextualSpacing/>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r>
            <w:rPr>
              <w:rFonts w:ascii="Cambria Math" w:hAnsi="Cambria Math" w:cs="Arial"/>
            </w:rPr>
            <m:t>=</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e>
                <m:sup>
                  <m:r>
                    <w:rPr>
                      <w:rFonts w:ascii="Cambria Math" w:hAnsi="Cambria Math" w:cs="Arial"/>
                    </w:rPr>
                    <m:t>2</m:t>
                  </m:r>
                </m:sup>
              </m:sSup>
            </m:e>
          </m:rad>
        </m:oMath>
      </m:oMathPara>
    </w:p>
    <w:p w14:paraId="44174F6A" w14:textId="77777777" w:rsidR="008B460C" w:rsidRPr="00E130C1" w:rsidRDefault="008B460C" w:rsidP="008B460C">
      <w:pPr>
        <w:contextualSpacing/>
        <w:rPr>
          <w:rFonts w:ascii="Arial" w:hAnsi="Arial" w:cs="Arial"/>
        </w:rPr>
      </w:pPr>
    </w:p>
    <w:p w14:paraId="4D4E5BDD" w14:textId="77777777"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L</m:t>
                  </m:r>
                </m:e>
                <m:sub>
                  <m:r>
                    <w:rPr>
                      <w:rFonts w:ascii="Cambria Math" w:hAnsi="Cambria Math" w:cs="Arial"/>
                    </w:rPr>
                    <m:t>W</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L</m:t>
                  </m:r>
                </m:e>
                <m:sub>
                  <m:r>
                    <w:rPr>
                      <w:rFonts w:ascii="Cambria Math" w:hAnsi="Cambria Math" w:cs="Arial"/>
                    </w:rPr>
                    <m:t>H</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129FF9C2" w:rsidR="00BA2CED" w:rsidRPr="00E130C1" w:rsidRDefault="00A063EC"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 curvatures of each </w:t>
      </w:r>
      <w:r w:rsidR="00882C0A" w:rsidRPr="00E130C1">
        <w:rPr>
          <w:rStyle w:val="normaltextrun"/>
          <w:rFonts w:ascii="Arial" w:hAnsi="Arial" w:cs="Arial"/>
        </w:rPr>
        <w:t>control foot</w:t>
      </w:r>
      <w:r w:rsidRPr="00E130C1">
        <w:rPr>
          <w:rStyle w:val="normaltextrun"/>
          <w:rFonts w:ascii="Arial" w:hAnsi="Arial" w:cs="Arial"/>
        </w:rPr>
        <w:t xml:space="preserve"> were then standardized along the x and y ax</w:t>
      </w:r>
      <w:r w:rsidR="00513085">
        <w:rPr>
          <w:rStyle w:val="normaltextrun"/>
          <w:rFonts w:ascii="Arial" w:hAnsi="Arial" w:cs="Arial"/>
        </w:rPr>
        <w:t>e</w:t>
      </w:r>
      <w:r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as </w:t>
      </w:r>
      <w:r w:rsidRPr="00E130C1">
        <w:rPr>
          <w:rStyle w:val="normaltextrun"/>
          <w:rFonts w:ascii="Arial" w:hAnsi="Arial" w:cs="Arial"/>
        </w:rPr>
        <w:t>approximated using the following modified equation of a circle</w:t>
      </w:r>
      <w:r w:rsidR="00513085">
        <w:rPr>
          <w:rStyle w:val="normaltextrun"/>
          <w:rFonts w:ascii="Arial" w:hAnsi="Arial" w:cs="Arial"/>
        </w:rPr>
        <w:t>:</w:t>
      </w:r>
    </w:p>
    <w:p w14:paraId="3358DF57" w14:textId="77777777" w:rsidR="00A063EC" w:rsidRPr="00E130C1" w:rsidRDefault="00A063EC" w:rsidP="00FD34AB">
      <w:pPr>
        <w:pStyle w:val="paragraph"/>
        <w:spacing w:before="0" w:beforeAutospacing="0" w:after="0" w:afterAutospacing="0"/>
        <w:contextualSpacing/>
        <w:textAlignment w:val="baseline"/>
        <w:rPr>
          <w:rFonts w:ascii="Arial" w:hAnsi="Arial" w:cs="Arial"/>
        </w:rPr>
      </w:pPr>
    </w:p>
    <w:p w14:paraId="737CD775" w14:textId="628458A2" w:rsidR="00A063EC" w:rsidRPr="00E130C1" w:rsidRDefault="00A063EC" w:rsidP="00FD34AB">
      <w:pPr>
        <w:contextualSpacing/>
        <w:jc w:val="center"/>
        <w:rPr>
          <w:rFonts w:ascii="Arial" w:hAnsi="Arial" w:cs="Arial"/>
        </w:rPr>
      </w:pPr>
      <w:r w:rsidRPr="00E130C1">
        <w:rPr>
          <w:rFonts w:ascii="Arial" w:hAnsi="Arial" w:cs="Arial"/>
        </w:rPr>
        <w:t>(</w:t>
      </w:r>
      <w:r w:rsidRPr="00E130C1">
        <w:rPr>
          <w:rFonts w:ascii="Cambria Math" w:hAnsi="Cambria Math" w:cs="Cambria Math"/>
        </w:rPr>
        <w:t>𝑥</w:t>
      </w:r>
      <w:r w:rsidRPr="00E130C1">
        <w:rPr>
          <w:rFonts w:ascii="Arial" w:hAnsi="Arial" w:cs="Arial"/>
        </w:rPr>
        <w:t xml:space="preserve"> −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Pr="00E130C1">
        <w:rPr>
          <w:rFonts w:ascii="Arial" w:hAnsi="Arial" w:cs="Arial"/>
        </w:rPr>
        <w:t>)</w:t>
      </w:r>
      <w:r w:rsidRPr="00E130C1">
        <w:rPr>
          <w:rFonts w:ascii="Arial" w:hAnsi="Arial" w:cs="Arial"/>
          <w:vertAlign w:val="superscript"/>
        </w:rPr>
        <w:t xml:space="preserve">2 </w:t>
      </w:r>
      <w:r w:rsidRPr="00E130C1">
        <w:rPr>
          <w:rFonts w:ascii="Arial" w:hAnsi="Arial" w:cs="Arial"/>
        </w:rPr>
        <w:t>+ (</w:t>
      </w:r>
      <w:r w:rsidRPr="00E130C1">
        <w:rPr>
          <w:rFonts w:ascii="Cambria Math" w:hAnsi="Cambria Math" w:cs="Cambria Math"/>
        </w:rPr>
        <w:t>𝑦</w:t>
      </w:r>
      <w:r w:rsidRPr="00E130C1">
        <w:rPr>
          <w:rFonts w:ascii="Arial" w:hAnsi="Arial" w:cs="Arial"/>
        </w:rPr>
        <w:t xml:space="preserve"> −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sidRPr="00E130C1">
        <w:rPr>
          <w:rFonts w:ascii="Arial" w:hAnsi="Arial" w:cs="Arial"/>
        </w:rPr>
        <w:t>)</w:t>
      </w:r>
      <w:r w:rsidRPr="00E130C1">
        <w:rPr>
          <w:rFonts w:ascii="Arial" w:hAnsi="Arial" w:cs="Arial"/>
          <w:vertAlign w:val="superscript"/>
        </w:rPr>
        <w:t xml:space="preserve">2 </w:t>
      </w:r>
      <w:r w:rsidRPr="00E130C1">
        <w:rPr>
          <w:rFonts w:ascii="Arial" w:hAnsi="Arial" w:cs="Arial"/>
        </w:rPr>
        <w:t xml:space="preserve">=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Pr="00E130C1">
        <w:rPr>
          <w:rFonts w:ascii="Arial" w:hAnsi="Arial" w:cs="Arial"/>
          <w:vertAlign w:val="superscript"/>
        </w:rPr>
        <w:t>2</w:t>
      </w:r>
    </w:p>
    <w:p w14:paraId="33E52669" w14:textId="0AB48D73" w:rsidR="00BA2CED" w:rsidRDefault="00A063EC" w:rsidP="004D07CB">
      <w:pPr>
        <w:contextualSpacing/>
        <w:rPr>
          <w:rStyle w:val="eop"/>
          <w:rFonts w:ascii="Arial" w:hAnsi="Arial" w:cs="Arial"/>
        </w:rPr>
      </w:pPr>
      <w:r w:rsidRPr="00E130C1">
        <w:rPr>
          <w:rStyle w:val="eop"/>
          <w:rFonts w:ascii="Arial" w:hAnsi="Arial" w:cs="Arial"/>
        </w:rPr>
        <w:t> </w:t>
      </w:r>
    </w:p>
    <w:p w14:paraId="542CCAAE" w14:textId="643FE204"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 xml:space="preserve">the position of the center (O) of the Standard Circle is denoted by its offset from the x 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Pr>
          <w:rStyle w:val="normaltextrun"/>
          <w:rFonts w:ascii="Arial" w:hAnsi="Arial" w:cs="Arial"/>
        </w:rPr>
        <w:t>. The radius</w:t>
      </w:r>
      <w:r w:rsidR="00E20F7A">
        <w:rPr>
          <w:rStyle w:val="normaltextrun"/>
          <w:rFonts w:ascii="Arial" w:hAnsi="Arial" w:cs="Arial"/>
        </w:rPr>
        <w:t xml:space="preserve"> </w:t>
      </w:r>
      <w:r>
        <w:rPr>
          <w:rStyle w:val="normaltextrun"/>
          <w:rFonts w:ascii="Arial" w:hAnsi="Arial" w:cs="Arial"/>
        </w:rPr>
        <w:t xml:space="preserve">of the Standard Circle denoted as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008B460C">
        <w:rPr>
          <w:rFonts w:ascii="Arial" w:hAnsi="Arial" w:cs="Arial"/>
        </w:rPr>
        <w:t xml:space="preserve">. </w:t>
      </w:r>
      <w:r>
        <w:rPr>
          <w:rStyle w:val="normaltextrun"/>
          <w:rFonts w:ascii="Arial" w:hAnsi="Arial" w:cs="Arial"/>
        </w:rPr>
        <w:t xml:space="preserve"> </w:t>
      </w:r>
    </w:p>
    <w:p w14:paraId="0A4703FF" w14:textId="77777777" w:rsidR="00513085" w:rsidRPr="00E130C1" w:rsidRDefault="00513085" w:rsidP="00FD34AB">
      <w:pPr>
        <w:contextualSpacing/>
        <w:rPr>
          <w:rFonts w:ascii="Arial" w:hAnsi="Arial" w:cs="Arial"/>
          <w:color w:val="000000" w:themeColor="text1"/>
        </w:rPr>
      </w:pPr>
    </w:p>
    <w:p w14:paraId="4D2CF083" w14:textId="121D9569" w:rsidR="00A063EC" w:rsidRPr="00E130C1" w:rsidRDefault="00C01E36" w:rsidP="00FD34AB">
      <w:pPr>
        <w:contextualSpacing/>
        <w:rPr>
          <w:rFonts w:ascii="Arial" w:hAnsi="Arial" w:cs="Arial"/>
        </w:rPr>
      </w:pPr>
      <w:r w:rsidRPr="00E130C1">
        <w:rPr>
          <w:rStyle w:val="normaltextrun"/>
          <w:rFonts w:ascii="Arial" w:hAnsi="Arial" w:cs="Arial"/>
        </w:rPr>
        <w:t xml:space="preserve">Average x offset, y offset, and radius </w:t>
      </w:r>
      <w:r w:rsidR="00513085">
        <w:rPr>
          <w:rStyle w:val="normaltextrun"/>
          <w:rFonts w:ascii="Arial" w:hAnsi="Arial" w:cs="Arial"/>
        </w:rPr>
        <w:t>of the standard circle</w:t>
      </w:r>
      <w:r w:rsidRPr="00E130C1">
        <w:rPr>
          <w:rStyle w:val="normaltextrun"/>
          <w:rFonts w:ascii="Arial" w:hAnsi="Arial" w:cs="Arial"/>
        </w:rPr>
        <w:t xml:space="preserve"> were then calculated </w:t>
      </w:r>
      <w:r w:rsidR="00F773B2" w:rsidRPr="00E130C1">
        <w:rPr>
          <w:rStyle w:val="normaltextrun"/>
          <w:rFonts w:ascii="Arial" w:hAnsi="Arial" w:cs="Arial"/>
        </w:rPr>
        <w:t>for all control feet</w:t>
      </w:r>
      <w:r w:rsidRPr="00E130C1">
        <w:rPr>
          <w:rStyle w:val="normaltextrun"/>
          <w:rFonts w:ascii="Arial" w:hAnsi="Arial" w:cs="Arial"/>
          <w:color w:val="000000" w:themeColor="text1"/>
        </w:rPr>
        <w:t>.</w:t>
      </w:r>
      <w:r w:rsidR="00513085">
        <w:rPr>
          <w:rStyle w:val="normaltextrun"/>
          <w:rFonts w:ascii="Arial" w:hAnsi="Arial" w:cs="Arial"/>
          <w:color w:val="000000" w:themeColor="text1"/>
        </w:rPr>
        <w:t xml:space="preserve"> All anatomical markers and as well as the Standard Circle fitted using the 40 control feet are visualized in Figure 3. </w:t>
      </w:r>
      <w:r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1BC7421A" w14:textId="5D375E3E" w:rsidR="00A063EC" w:rsidRPr="00E130C1" w:rsidRDefault="00A063EC" w:rsidP="00FD34AB">
      <w:pPr>
        <w:contextualSpacing/>
        <w:rPr>
          <w:rFonts w:ascii="Arial" w:hAnsi="Arial" w:cs="Arial"/>
        </w:rPr>
      </w:pPr>
      <w:r w:rsidRPr="00E130C1">
        <w:rPr>
          <w:rFonts w:ascii="Arial" w:hAnsi="Arial" w:cs="Arial"/>
        </w:rPr>
        <w:t xml:space="preserve">Based on the average circle center location of all healthy subjects, for any given subject, healthy or diseased, the standard circle center coordinates </w:t>
      </w:r>
      <m:oMath>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r>
          <w:rPr>
            <w:rFonts w:ascii="Cambria Math" w:hAnsi="Cambria Math" w:cs="Arial"/>
          </w:rPr>
          <m:t>)</m:t>
        </m:r>
      </m:oMath>
      <w:r w:rsidR="00E20F7A">
        <w:rPr>
          <w:rFonts w:ascii="Arial" w:hAnsi="Arial" w:cs="Arial"/>
        </w:rPr>
        <w:t xml:space="preserve"> </w:t>
      </w:r>
      <w:r w:rsidRPr="00E130C1">
        <w:rPr>
          <w:rFonts w:ascii="Arial" w:hAnsi="Arial" w:cs="Arial"/>
        </w:rPr>
        <w:t>and circle radii</w:t>
      </w:r>
      <w:r w:rsidR="00E20F7A">
        <w:rPr>
          <w:rFonts w:ascii="Arial" w:hAnsi="Arial" w:cs="Arial"/>
        </w:rPr>
        <w:t xml:space="preserve"> </w:t>
      </w:r>
      <m:oMath>
        <m:r>
          <w:rPr>
            <w:rFonts w:ascii="Cambria Math" w:hAnsi="Cambria Math" w:cs="Arial"/>
          </w:rPr>
          <m:t>R</m:t>
        </m:r>
      </m:oMath>
      <w:r w:rsidRPr="00E130C1">
        <w:rPr>
          <w:rFonts w:ascii="Arial" w:hAnsi="Arial" w:cs="Arial"/>
        </w:rPr>
        <w:t xml:space="preserve"> can be determined using</w:t>
      </w:r>
      <w:r w:rsidR="00EE79E1">
        <w:rPr>
          <w:rFonts w:ascii="Arial" w:hAnsi="Arial" w:cs="Arial"/>
        </w:rPr>
        <w:t>:</w:t>
      </w:r>
    </w:p>
    <w:p w14:paraId="463FB264" w14:textId="77777777" w:rsidR="00A063EC" w:rsidRPr="00E130C1" w:rsidRDefault="00A063EC" w:rsidP="00FD34AB">
      <w:pPr>
        <w:contextualSpacing/>
        <w:rPr>
          <w:rFonts w:ascii="Arial" w:hAnsi="Arial" w:cs="Arial"/>
        </w:rPr>
      </w:pPr>
    </w:p>
    <w:p w14:paraId="14AB8318" w14:textId="729ED855" w:rsidR="00A063EC" w:rsidRPr="003579C0" w:rsidRDefault="00000000" w:rsidP="00FD34AB">
      <w:pPr>
        <w:contextualSpacing/>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W</m:t>
              </m:r>
            </m:sub>
          </m:sSub>
        </m:oMath>
      </m:oMathPara>
    </w:p>
    <w:p w14:paraId="04E29CE2" w14:textId="77777777" w:rsidR="003579C0" w:rsidRPr="00E130C1" w:rsidRDefault="003579C0" w:rsidP="00FD34AB">
      <w:pPr>
        <w:contextualSpacing/>
        <w:rPr>
          <w:rFonts w:ascii="Arial" w:hAnsi="Arial" w:cs="Arial"/>
        </w:rPr>
      </w:pPr>
    </w:p>
    <w:p w14:paraId="12D0DE41" w14:textId="52DE2B1D" w:rsidR="00A063EC" w:rsidRPr="003579C0" w:rsidRDefault="00000000" w:rsidP="00FD34AB">
      <w:pPr>
        <w:contextualSpacing/>
        <w:rPr>
          <w:rFonts w:ascii="Arial" w:hAnsi="Arial" w:cs="Arial"/>
        </w:rPr>
      </w:pPr>
      <m:oMathPara>
        <m:oMath>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H</m:t>
              </m:r>
            </m:sub>
          </m:sSub>
        </m:oMath>
      </m:oMathPara>
    </w:p>
    <w:p w14:paraId="4A27BA84" w14:textId="77777777" w:rsidR="003579C0" w:rsidRPr="00E130C1" w:rsidRDefault="003579C0" w:rsidP="00FD34AB">
      <w:pPr>
        <w:contextualSpacing/>
        <w:rPr>
          <w:rFonts w:ascii="Arial" w:hAnsi="Arial" w:cs="Arial"/>
        </w:rPr>
      </w:pPr>
    </w:p>
    <w:p w14:paraId="7769C0B4" w14:textId="3028E981" w:rsidR="003579C0" w:rsidRPr="00E130C1" w:rsidRDefault="00A063EC"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r>
            <w:rPr>
              <w:rFonts w:ascii="Cambria Math" w:hAnsi="Cambria Math" w:cs="Arial"/>
            </w:rPr>
            <m:t>D</m:t>
          </m:r>
        </m:oMath>
      </m:oMathPara>
    </w:p>
    <w:p w14:paraId="61B98C59" w14:textId="77777777" w:rsidR="00A063EC" w:rsidRPr="00E130C1" w:rsidRDefault="00A063EC" w:rsidP="00FD34AB">
      <w:pPr>
        <w:contextualSpacing/>
        <w:rPr>
          <w:rFonts w:ascii="Arial" w:hAnsi="Arial" w:cs="Arial"/>
        </w:rPr>
      </w:pPr>
    </w:p>
    <w:p w14:paraId="264A0E45" w14:textId="729292F5" w:rsidR="00A063EC" w:rsidRPr="00E130C1" w:rsidRDefault="00A063EC" w:rsidP="00FD34AB">
      <w:pPr>
        <w:contextualSpacing/>
        <w:rPr>
          <w:rFonts w:ascii="Arial" w:hAnsi="Arial" w:cs="Arial"/>
        </w:rPr>
      </w:pPr>
      <w:r w:rsidRPr="00E130C1">
        <w:rPr>
          <w:rFonts w:ascii="Arial" w:hAnsi="Arial" w:cs="Arial"/>
        </w:rPr>
        <w:t xml:space="preserve">where </w:t>
      </w:r>
      <m:oMath>
        <m:sSub>
          <m:sSubPr>
            <m:ctrlPr>
              <w:rPr>
                <w:rFonts w:ascii="Cambria Math" w:hAnsi="Cambria Math" w:cs="Arial"/>
                <w:i/>
              </w:rPr>
            </m:ctrlPr>
          </m:sSubPr>
          <m:e>
            <m:r>
              <w:rPr>
                <w:rFonts w:ascii="Cambria Math" w:hAnsi="Cambria Math" w:cs="Arial"/>
              </w:rPr>
              <m:t>f</m:t>
            </m:r>
          </m:e>
          <m:sub>
            <m:r>
              <w:rPr>
                <w:rFonts w:ascii="Cambria Math" w:hAnsi="Cambria Math" w:cs="Arial"/>
              </w:rPr>
              <m:t>ox</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oy</m:t>
            </m:r>
          </m:sub>
        </m:sSub>
        <m:r>
          <w:rPr>
            <w:rFonts w:ascii="Cambria Math" w:hAnsi="Cambria Math" w:cs="Arial"/>
          </w:rPr>
          <m:t>,</m:t>
        </m:r>
      </m:oMath>
      <w:r w:rsidRPr="00E130C1">
        <w:rPr>
          <w:rFonts w:ascii="Arial" w:hAnsi="Arial" w:cs="Arial"/>
        </w:rPr>
        <w:t xml:space="preserve"> and </w:t>
      </w:r>
      <m:oMath>
        <m:sSub>
          <m:sSubPr>
            <m:ctrlPr>
              <w:rPr>
                <w:rFonts w:ascii="Cambria Math" w:hAnsi="Cambria Math" w:cs="Arial"/>
                <w:i/>
              </w:rPr>
            </m:ctrlPr>
          </m:sSubPr>
          <m:e>
            <m:r>
              <w:rPr>
                <w:rFonts w:ascii="Cambria Math" w:hAnsi="Cambria Math" w:cs="Arial"/>
              </w:rPr>
              <m:t>f</m:t>
            </m:r>
          </m:e>
          <m:sub>
            <m:r>
              <w:rPr>
                <w:rFonts w:ascii="Cambria Math" w:hAnsi="Cambria Math" w:cs="Arial"/>
              </w:rPr>
              <m:t>R</m:t>
            </m:r>
          </m:sub>
        </m:sSub>
      </m:oMath>
      <w:r w:rsidRPr="00E130C1">
        <w:rPr>
          <w:rFonts w:ascii="Arial" w:hAnsi="Arial" w:cs="Arial"/>
        </w:rPr>
        <w:t xml:space="preserve"> are parameters </w:t>
      </w:r>
      <w:r w:rsidR="00E20F7A">
        <w:rPr>
          <w:rFonts w:ascii="Arial" w:hAnsi="Arial" w:cs="Arial"/>
        </w:rPr>
        <w:t>derived from the statistical analysis</w:t>
      </w:r>
      <w:r w:rsidRPr="00E130C1">
        <w:rPr>
          <w:rFonts w:ascii="Arial" w:hAnsi="Arial" w:cs="Arial"/>
        </w:rPr>
        <w:t xml:space="preserve"> </w:t>
      </w:r>
      <w:r w:rsidR="00E20F7A">
        <w:rPr>
          <w:rFonts w:ascii="Arial" w:hAnsi="Arial" w:cs="Arial"/>
        </w:rPr>
        <w:t xml:space="preserve">of </w:t>
      </w:r>
      <w:r w:rsidRPr="00E130C1">
        <w:rPr>
          <w:rFonts w:ascii="Arial" w:hAnsi="Arial" w:cs="Arial"/>
        </w:rPr>
        <w:t xml:space="preserve">the </w:t>
      </w:r>
      <w:r w:rsidR="00BA2CED" w:rsidRPr="00E130C1">
        <w:rPr>
          <w:rFonts w:ascii="Arial" w:hAnsi="Arial" w:cs="Arial"/>
        </w:rPr>
        <w:t>control feet</w:t>
      </w:r>
      <w:r w:rsidRPr="00E130C1">
        <w:rPr>
          <w:rFonts w:ascii="Arial" w:hAnsi="Arial" w:cs="Arial"/>
        </w:rPr>
        <w:t>.</w:t>
      </w:r>
    </w:p>
    <w:p w14:paraId="0A5917EA" w14:textId="7C1CB5E4" w:rsidR="00EE79E1" w:rsidRPr="00FD34AB" w:rsidRDefault="00DF2216" w:rsidP="00FD34AB">
      <w:pPr>
        <w:pStyle w:val="paragraph"/>
        <w:spacing w:before="0" w:after="0"/>
        <w:contextualSpacing/>
        <w:textAlignment w:val="baseline"/>
        <w:rPr>
          <w:rFonts w:ascii="Arial" w:hAnsi="Arial" w:cs="Arial"/>
          <w:b/>
          <w:bCs/>
          <w:u w:val="single"/>
        </w:rPr>
      </w:pPr>
      <w:r w:rsidRPr="00FD34AB">
        <w:rPr>
          <w:rFonts w:ascii="Arial" w:hAnsi="Arial" w:cs="Arial"/>
          <w:b/>
          <w:bCs/>
          <w:u w:val="single"/>
        </w:rPr>
        <w:t>Developing the Pathologic Achilles Insertion Angle (PAIA)</w:t>
      </w:r>
    </w:p>
    <w:p w14:paraId="5E4234E3" w14:textId="186AE300" w:rsidR="004D07CB" w:rsidRPr="00FD34AB" w:rsidRDefault="00A67EBB" w:rsidP="00FD34AB">
      <w:pPr>
        <w:pStyle w:val="paragraph"/>
        <w:spacing w:before="0" w:after="0"/>
        <w:contextualSpacing/>
        <w:textAlignment w:val="baseline"/>
        <w:rPr>
          <w:rFonts w:ascii="Arial" w:hAnsi="Arial" w:cs="Arial"/>
        </w:rPr>
      </w:pPr>
      <w:r w:rsidRPr="00FD34AB">
        <w:rPr>
          <w:rFonts w:ascii="Arial" w:hAnsi="Arial" w:cs="Arial"/>
        </w:rPr>
        <w:t xml:space="preserve">The </w:t>
      </w:r>
      <w:r w:rsidR="00CC728A" w:rsidRPr="00FD34AB">
        <w:rPr>
          <w:rFonts w:ascii="Arial" w:hAnsi="Arial" w:cs="Arial"/>
        </w:rPr>
        <w:t>enlarged</w:t>
      </w:r>
      <w:r w:rsidRPr="00FD34AB">
        <w:rPr>
          <w:rFonts w:ascii="Arial" w:hAnsi="Arial" w:cs="Arial"/>
        </w:rPr>
        <w:t xml:space="preserv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outlined using the same </w:t>
      </w:r>
      <w:r w:rsidR="004079D9" w:rsidRPr="00FD34AB">
        <w:rPr>
          <w:rFonts w:ascii="Arial" w:hAnsi="Arial" w:cs="Arial"/>
        </w:rPr>
        <w:t xml:space="preserve">rectangle circumscription </w:t>
      </w:r>
      <w:r w:rsidR="009A7639">
        <w:rPr>
          <w:rFonts w:ascii="Arial" w:hAnsi="Arial" w:cs="Arial"/>
        </w:rPr>
        <w:t>and</w:t>
      </w:r>
      <w:r w:rsidR="004079D9" w:rsidRPr="00FD34AB">
        <w:rPr>
          <w:rFonts w:ascii="Arial" w:hAnsi="Arial" w:cs="Arial"/>
        </w:rPr>
        <w:t xml:space="preserve"> mapping method</w:t>
      </w:r>
      <w:r w:rsidR="009A7639">
        <w:rPr>
          <w:rFonts w:ascii="Arial" w:hAnsi="Arial" w:cs="Arial"/>
        </w:rPr>
        <w:t>. When outlining the rectangle, t</w:t>
      </w:r>
      <w:r w:rsidR="009A7639" w:rsidRPr="00802A7C">
        <w:rPr>
          <w:rFonts w:ascii="Arial" w:hAnsi="Arial" w:cs="Arial"/>
        </w:rPr>
        <w:t>he enlargement (osteophyte</w:t>
      </w:r>
      <w:r w:rsidR="009A7639">
        <w:rPr>
          <w:rFonts w:ascii="Arial" w:hAnsi="Arial" w:cs="Arial"/>
        </w:rPr>
        <w:t xml:space="preserve">, </w:t>
      </w:r>
      <w:r w:rsidR="009A7639" w:rsidRPr="00802A7C">
        <w:rPr>
          <w:rFonts w:ascii="Arial" w:hAnsi="Arial" w:cs="Arial"/>
        </w:rPr>
        <w:t>calcification) of the calcaneal tuberosity</w:t>
      </w:r>
      <w:r w:rsidR="009A7639">
        <w:rPr>
          <w:rFonts w:ascii="Arial" w:hAnsi="Arial" w:cs="Arial"/>
        </w:rPr>
        <w:t xml:space="preserve"> was </w:t>
      </w:r>
      <w:r w:rsidR="000503AE" w:rsidRPr="00FD34AB">
        <w:rPr>
          <w:rFonts w:ascii="Arial" w:hAnsi="Arial" w:cs="Arial"/>
        </w:rPr>
        <w:t>intentionally not</w:t>
      </w:r>
      <w:r w:rsidR="009A7639">
        <w:rPr>
          <w:rFonts w:ascii="Arial" w:hAnsi="Arial" w:cs="Arial"/>
        </w:rPr>
        <w:t xml:space="preserve"> included</w:t>
      </w:r>
      <w:r w:rsidR="00DF5B79" w:rsidRPr="00FD34AB">
        <w:rPr>
          <w:rFonts w:ascii="Arial" w:hAnsi="Arial" w:cs="Arial"/>
        </w:rPr>
        <w:t xml:space="preserve">. </w:t>
      </w:r>
      <w:r w:rsidR="00140ABF" w:rsidRPr="00FD34AB">
        <w:rPr>
          <w:rFonts w:ascii="Arial" w:hAnsi="Arial" w:cs="Arial"/>
        </w:rPr>
        <w:t xml:space="preserve">For these diseased feet with IAT, only the rectangle and the anatomical markers needed to be plotted </w:t>
      </w:r>
      <w:r w:rsidR="00370FF4" w:rsidRPr="00FD34AB">
        <w:rPr>
          <w:rFonts w:ascii="Arial" w:hAnsi="Arial" w:cs="Arial"/>
        </w:rPr>
        <w:t xml:space="preserve">with the goal </w:t>
      </w:r>
      <w:r w:rsidR="005A42E1" w:rsidRPr="00FD34AB">
        <w:rPr>
          <w:rFonts w:ascii="Arial" w:hAnsi="Arial" w:cs="Arial"/>
        </w:rPr>
        <w:t>of collecting</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140ABF" w:rsidRPr="00FD34AB">
        <w:rPr>
          <w:rFonts w:ascii="Arial" w:hAnsi="Arial" w:cs="Arial"/>
        </w:rPr>
        <w:lastRenderedPageBreak/>
        <w:t xml:space="preserve">individual foot. Then the Standard Circle representing the “ideal healthy” contour of this calcaneus was worked out automatically using the algorithm described above. </w:t>
      </w:r>
    </w:p>
    <w:p w14:paraId="33CC7643" w14:textId="77777777" w:rsidR="00140ABF" w:rsidRPr="00E130C1" w:rsidRDefault="00140ABF" w:rsidP="00FD34AB">
      <w:pPr>
        <w:pStyle w:val="paragraph"/>
        <w:spacing w:before="0" w:after="0"/>
        <w:contextualSpacing/>
        <w:textAlignment w:val="baseline"/>
      </w:pPr>
    </w:p>
    <w:p w14:paraId="2FE1CB30" w14:textId="15917BC3" w:rsidR="00BC4927" w:rsidRDefault="00BC4927" w:rsidP="00BC4927">
      <w:pPr>
        <w:pStyle w:val="paragraph"/>
        <w:spacing w:before="0" w:beforeAutospacing="0" w:after="0" w:afterAutospacing="0"/>
        <w:contextualSpacing/>
        <w:textAlignment w:val="baseline"/>
        <w:rPr>
          <w:rStyle w:val="normaltextrun"/>
          <w:rFonts w:ascii="Arial" w:hAnsi="Arial" w:cs="Arial"/>
        </w:rPr>
      </w:pPr>
      <w:r w:rsidRPr="00FD34AB">
        <w:rPr>
          <w:rFonts w:ascii="Arial" w:hAnsi="Arial" w:cs="Arial"/>
        </w:rPr>
        <w:t xml:space="preserve">Mirroring the method to outline the </w:t>
      </w:r>
      <w:r w:rsidRPr="00BC4927">
        <w:rPr>
          <w:rFonts w:ascii="Arial" w:hAnsi="Arial" w:cs="Arial"/>
        </w:rPr>
        <w:t xml:space="preserve">posterior contour </w:t>
      </w:r>
      <w:r w:rsidRPr="00BC4927">
        <w:rPr>
          <w:rFonts w:ascii="Arial" w:hAnsi="Arial" w:cs="Arial"/>
        </w:rPr>
        <w:t xml:space="preserve">of the </w:t>
      </w:r>
      <w:r w:rsidRPr="00FD34AB">
        <w:rPr>
          <w:rFonts w:ascii="Arial" w:hAnsi="Arial" w:cs="Arial"/>
        </w:rPr>
        <w:t xml:space="preserve">control feet, </w:t>
      </w:r>
      <w:r w:rsidR="00934D0A">
        <w:rPr>
          <w:rFonts w:ascii="Arial" w:hAnsi="Arial" w:cs="Arial"/>
          <w:lang w:eastAsia="zh-CN"/>
        </w:rPr>
        <w:t xml:space="preserve">bone markers </w:t>
      </w:r>
      <w:r w:rsidR="00140ABF" w:rsidRPr="00BC4927">
        <w:rPr>
          <w:rFonts w:ascii="Arial" w:hAnsi="Arial" w:cs="Arial" w:hint="eastAsia"/>
          <w:lang w:eastAsia="zh-CN"/>
        </w:rPr>
        <w:t>w</w:t>
      </w:r>
      <w:r w:rsidR="00140ABF" w:rsidRPr="00BC4927">
        <w:rPr>
          <w:rFonts w:ascii="Arial" w:hAnsi="Arial" w:cs="Arial"/>
        </w:rPr>
        <w:t xml:space="preserve">ere plotted along the posterior contour of the enlarged IAT tuberosity (the purple line in Figure 4A, 4C) to collect </w:t>
      </w:r>
      <w:r w:rsidR="005A42E1" w:rsidRPr="00BC4927">
        <w:rPr>
          <w:rFonts w:ascii="Arial" w:hAnsi="Arial" w:cs="Arial"/>
        </w:rPr>
        <w:t xml:space="preserve">relative </w:t>
      </w:r>
      <w:r w:rsidR="00140ABF" w:rsidRPr="00BC4927">
        <w:rPr>
          <w:rFonts w:ascii="Arial" w:hAnsi="Arial" w:cs="Arial"/>
        </w:rPr>
        <w:t>dimensional information of the enlargement in each foot. Then</w:t>
      </w:r>
      <w:r w:rsidRPr="00BC4927">
        <w:rPr>
          <w:rFonts w:ascii="Arial" w:hAnsi="Arial" w:cs="Arial"/>
        </w:rPr>
        <w:t>,</w:t>
      </w:r>
      <w:r w:rsidR="00140ABF" w:rsidRPr="00BC4927">
        <w:rPr>
          <w:rFonts w:ascii="Arial" w:hAnsi="Arial" w:cs="Arial"/>
        </w:rPr>
        <w:t xml:space="preserve"> </w:t>
      </w:r>
      <w:r w:rsidR="004C50F9" w:rsidRPr="00BC4927">
        <w:rPr>
          <w:rFonts w:ascii="Arial" w:hAnsi="Arial" w:cs="Arial"/>
        </w:rPr>
        <w:t>in each individual foot</w:t>
      </w:r>
      <w:r w:rsidRPr="00BC4927">
        <w:rPr>
          <w:rFonts w:ascii="Arial" w:hAnsi="Arial" w:cs="Arial"/>
        </w:rPr>
        <w:t>,</w:t>
      </w:r>
      <w:r w:rsidR="004C50F9" w:rsidRPr="00BC4927">
        <w:rPr>
          <w:rFonts w:ascii="Arial" w:hAnsi="Arial" w:cs="Arial"/>
        </w:rPr>
        <w:t xml:space="preserve"> </w:t>
      </w:r>
      <w:r w:rsidR="00140ABF" w:rsidRPr="00BC4927">
        <w:rPr>
          <w:rFonts w:ascii="Arial" w:hAnsi="Arial" w:cs="Arial"/>
        </w:rPr>
        <w:t>th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C4927">
        <w:rPr>
          <w:rFonts w:ascii="Arial" w:hAnsi="Arial" w:cs="Arial"/>
          <w:color w:val="212121"/>
        </w:rPr>
        <w:t>calcaneal</w:t>
      </w:r>
      <w:r w:rsidR="00DB6F2D" w:rsidRPr="00BC4927">
        <w:rPr>
          <w:rFonts w:ascii="Arial" w:hAnsi="Arial" w:cs="Arial"/>
          <w:color w:val="212121"/>
        </w:rPr>
        <w:t xml:space="preserve"> tuberosity</w:t>
      </w:r>
      <w:r w:rsidR="4A844F59" w:rsidRPr="00BC4927">
        <w:rPr>
          <w:rFonts w:ascii="Arial" w:hAnsi="Arial" w:cs="Arial"/>
          <w:color w:val="212121"/>
        </w:rPr>
        <w:t xml:space="preserve"> curve </w:t>
      </w:r>
      <w:r w:rsidR="00DB6F2D" w:rsidRPr="00BC4927">
        <w:rPr>
          <w:rFonts w:ascii="Arial" w:hAnsi="Arial" w:cs="Arial"/>
          <w:color w:val="212121"/>
        </w:rPr>
        <w:t xml:space="preserve">was rotated </w:t>
      </w:r>
      <w:r w:rsidR="4A844F59" w:rsidRPr="00BC4927">
        <w:rPr>
          <w:rFonts w:ascii="Arial" w:hAnsi="Arial" w:cs="Arial"/>
          <w:color w:val="212121"/>
        </w:rPr>
        <w:t xml:space="preserve">to best align with </w:t>
      </w:r>
      <w:r w:rsidR="007F362C" w:rsidRPr="00BC4927">
        <w:rPr>
          <w:rFonts w:ascii="Arial" w:hAnsi="Arial" w:cs="Arial"/>
          <w:color w:val="212121"/>
        </w:rPr>
        <w:t xml:space="preserve">its ideal </w:t>
      </w:r>
      <w:r w:rsidR="4A844F59" w:rsidRPr="00BC4927">
        <w:rPr>
          <w:rFonts w:ascii="Arial" w:hAnsi="Arial" w:cs="Arial"/>
          <w:color w:val="212121"/>
        </w:rPr>
        <w:t>S</w:t>
      </w:r>
      <w:r w:rsidR="00827237" w:rsidRPr="00BC4927">
        <w:rPr>
          <w:rFonts w:ascii="Arial" w:hAnsi="Arial" w:cs="Arial"/>
          <w:color w:val="212121"/>
        </w:rPr>
        <w:t>tandard Circle</w:t>
      </w:r>
      <w:r w:rsidR="007F362C" w:rsidRPr="00BC4927">
        <w:rPr>
          <w:rFonts w:ascii="Arial" w:hAnsi="Arial" w:cs="Arial"/>
          <w:color w:val="212121"/>
        </w:rPr>
        <w:t xml:space="preserve">. </w:t>
      </w:r>
      <w:r w:rsidR="00463540" w:rsidRPr="00BC4927">
        <w:rPr>
          <w:rFonts w:ascii="Arial" w:hAnsi="Arial" w:cs="Arial"/>
          <w:color w:val="000000" w:themeColor="text1"/>
        </w:rPr>
        <w:t xml:space="preserve">Rotational loss, a mean square error measuring the differences between the 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00463540" w:rsidRPr="00BC4927">
        <w:rPr>
          <w:rFonts w:ascii="Arial" w:hAnsi="Arial" w:cs="Arial"/>
          <w:color w:val="000000" w:themeColor="text1"/>
        </w:rPr>
        <w:t>and the Standard Circles of these feet</w:t>
      </w:r>
      <w:r w:rsidR="006C1367" w:rsidRPr="00BC4927">
        <w:rPr>
          <w:rFonts w:ascii="Arial" w:hAnsi="Arial" w:cs="Arial"/>
          <w:color w:val="000000" w:themeColor="text1"/>
        </w:rPr>
        <w:t xml:space="preserve"> in the IAT group</w:t>
      </w:r>
      <w:r w:rsidR="00463540" w:rsidRPr="00BC4927">
        <w:rPr>
          <w:rFonts w:ascii="Arial" w:hAnsi="Arial" w:cs="Arial"/>
          <w:color w:val="000000" w:themeColor="text1"/>
        </w:rPr>
        <w:t xml:space="preserve"> was minimized during</w:t>
      </w:r>
      <w:r w:rsidR="00463540" w:rsidRPr="00E130C1">
        <w:rPr>
          <w:rFonts w:ascii="Arial" w:hAnsi="Arial" w:cs="Arial"/>
          <w:color w:val="000000" w:themeColor="text1"/>
        </w:rPr>
        <w:t xml:space="preserve"> the optimization. And</w:t>
      </w:r>
      <w:r w:rsidR="4A844F59" w:rsidRPr="00E130C1">
        <w:rPr>
          <w:rFonts w:ascii="Arial" w:hAnsi="Arial" w:cs="Arial"/>
          <w:color w:val="212121"/>
        </w:rPr>
        <w:t xml:space="preserve"> </w:t>
      </w:r>
      <w:r w:rsidR="00BC2698" w:rsidRPr="00E130C1">
        <w:rPr>
          <w:rFonts w:ascii="Arial" w:hAnsi="Arial" w:cs="Arial"/>
          <w:color w:val="212121"/>
        </w:rPr>
        <w:t>the</w:t>
      </w:r>
      <w:r w:rsidR="00DA3FE1" w:rsidRPr="00E130C1">
        <w:rPr>
          <w:rStyle w:val="normaltextrun"/>
          <w:rFonts w:ascii="Arial" w:hAnsi="Arial" w:cs="Arial"/>
        </w:rPr>
        <w:t xml:space="preserve"> most optimum rotation angle</w:t>
      </w:r>
      <w:r w:rsidR="006C1367" w:rsidRPr="00E130C1">
        <w:rPr>
          <w:rFonts w:ascii="Arial" w:hAnsi="Arial" w:cs="Arial"/>
          <w:color w:val="212121"/>
        </w:rPr>
        <w:t xml:space="preserve"> was calculated</w:t>
      </w:r>
      <w:r w:rsidR="00DA3FE1" w:rsidRPr="00E130C1">
        <w:rPr>
          <w:rFonts w:ascii="Arial" w:hAnsi="Arial" w:cs="Arial"/>
          <w:color w:val="212121"/>
        </w:rPr>
        <w:t xml:space="preserve"> </w:t>
      </w:r>
      <w:r w:rsidR="006C1367" w:rsidRPr="00E130C1">
        <w:rPr>
          <w:rFonts w:ascii="Arial" w:hAnsi="Arial" w:cs="Arial"/>
          <w:color w:val="212121"/>
        </w:rPr>
        <w:t xml:space="preserve">to reflect </w:t>
      </w:r>
      <w:r w:rsidR="006C1367" w:rsidRPr="00E130C1">
        <w:rPr>
          <w:rFonts w:ascii="Arial" w:hAnsi="Arial" w:cs="Arial"/>
          <w:color w:val="000000" w:themeColor="text1"/>
        </w:rPr>
        <w:t>t</w:t>
      </w:r>
      <w:r w:rsidR="006C1367" w:rsidRPr="00E130C1">
        <w:rPr>
          <w:rFonts w:ascii="Arial" w:hAnsi="Arial" w:cs="Arial"/>
          <w:color w:val="212121"/>
        </w:rPr>
        <w:t>he degrees of this rotation angle</w:t>
      </w:r>
      <w:r w:rsidR="4A844F59" w:rsidRPr="00E130C1">
        <w:rPr>
          <w:rFonts w:ascii="Arial" w:hAnsi="Arial" w:cs="Arial"/>
          <w:color w:val="212121"/>
        </w:rPr>
        <w:t>.</w:t>
      </w:r>
      <w:r w:rsidR="00F005E5" w:rsidRPr="00E130C1">
        <w:rPr>
          <w:rFonts w:ascii="Arial" w:hAnsi="Arial" w:cs="Arial"/>
          <w:color w:val="212121"/>
        </w:rPr>
        <w:t xml:space="preserve"> (Figure 4B)</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DA5F1A" w:rsidRPr="00E130C1">
        <w:rPr>
          <w:rFonts w:ascii="Arial" w:hAnsi="Arial" w:cs="Arial"/>
          <w:color w:val="212121"/>
        </w:rPr>
        <w:t xml:space="preserve">newly introduced </w:t>
      </w:r>
      <w:r w:rsidR="00DF2216" w:rsidRPr="00E130C1">
        <w:rPr>
          <w:rFonts w:ascii="Arial" w:hAnsi="Arial" w:cs="Arial"/>
          <w:color w:val="212121"/>
        </w:rPr>
        <w:t xml:space="preserve">angle was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the calcaneal tuberosity in feet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Pr>
          <w:rStyle w:val="normaltextrun"/>
          <w:rFonts w:ascii="Arial" w:hAnsi="Arial" w:cs="Arial"/>
        </w:rPr>
        <w:t xml:space="preserve">predicted by the </w:t>
      </w:r>
      <w:r w:rsidR="00CD6268" w:rsidRPr="00E130C1">
        <w:rPr>
          <w:rStyle w:val="normaltextrun"/>
          <w:rFonts w:ascii="Arial" w:hAnsi="Arial" w:cs="Arial"/>
        </w:rPr>
        <w:t>Standard Circle of the calcaneus.</w:t>
      </w:r>
      <w:r>
        <w:rPr>
          <w:rStyle w:val="normaltextrun"/>
          <w:rFonts w:ascii="Arial" w:hAnsi="Arial" w:cs="Arial"/>
        </w:rPr>
        <w:t xml:space="preserve"> More mathematical details of the calculation of PAIA will be discussed in the section below.</w:t>
      </w:r>
    </w:p>
    <w:p w14:paraId="2B87B333" w14:textId="77777777" w:rsidR="00BC4927" w:rsidRDefault="00BC4927" w:rsidP="00BC4927">
      <w:pPr>
        <w:pStyle w:val="paragraph"/>
        <w:spacing w:before="0" w:beforeAutospacing="0" w:after="0" w:afterAutospacing="0"/>
        <w:contextualSpacing/>
        <w:textAlignment w:val="baseline"/>
        <w:rPr>
          <w:rStyle w:val="normaltextrun"/>
          <w:rFonts w:ascii="Arial" w:hAnsi="Arial" w:cs="Arial"/>
        </w:rPr>
      </w:pPr>
    </w:p>
    <w:p w14:paraId="1C6A3A4B" w14:textId="3D7FE59D" w:rsidR="00111A4B" w:rsidRPr="00E130C1" w:rsidRDefault="00BC4927" w:rsidP="00FD34AB">
      <w:pPr>
        <w:contextualSpacing/>
        <w:jc w:val="both"/>
        <w:rPr>
          <w:rStyle w:val="normaltextrun"/>
          <w:rFonts w:ascii="Arial" w:hAnsi="Arial" w:cs="Arial"/>
        </w:rPr>
      </w:pPr>
      <w:r w:rsidRPr="00E130C1">
        <w:rPr>
          <w:rFonts w:ascii="Arial" w:hAnsi="Arial" w:cs="Arial"/>
          <w:color w:val="212121"/>
        </w:rPr>
        <w:t xml:space="preserve">R v4.2.0 was used to conduct the relevant re-alignment calculations and statistical analysis. </w:t>
      </w:r>
    </w:p>
    <w:p w14:paraId="4B62BBAD" w14:textId="77777777" w:rsidR="00D308CE" w:rsidRPr="00E130C1" w:rsidRDefault="00D308CE" w:rsidP="00FD34AB">
      <w:pPr>
        <w:contextualSpacing/>
        <w:jc w:val="both"/>
        <w:rPr>
          <w:rFonts w:ascii="Arial" w:hAnsi="Arial" w:cs="Arial"/>
        </w:rPr>
      </w:pPr>
    </w:p>
    <w:p w14:paraId="2C248F8A" w14:textId="1CA928A5" w:rsidR="00111A4B" w:rsidRPr="00E130C1" w:rsidRDefault="00BC4927" w:rsidP="00FD34AB">
      <w:pPr>
        <w:pStyle w:val="paragraph"/>
        <w:spacing w:before="0" w:beforeAutospacing="0" w:after="0" w:afterAutospacing="0"/>
        <w:contextualSpacing/>
        <w:textAlignment w:val="baseline"/>
        <w:rPr>
          <w:rStyle w:val="normaltextrun"/>
          <w:rFonts w:ascii="Arial" w:hAnsi="Arial" w:cs="Arial"/>
          <w:b/>
          <w:bCs/>
          <w:u w:val="single"/>
        </w:rPr>
      </w:pPr>
      <w:r>
        <w:rPr>
          <w:rStyle w:val="normaltextrun"/>
          <w:rFonts w:ascii="Arial" w:hAnsi="Arial" w:cs="Arial"/>
          <w:b/>
          <w:bCs/>
          <w:u w:val="single"/>
        </w:rPr>
        <w:t>Calculating</w:t>
      </w:r>
      <w:r w:rsidR="00010C53">
        <w:rPr>
          <w:rStyle w:val="normaltextrun"/>
          <w:rFonts w:ascii="Arial" w:hAnsi="Arial" w:cs="Arial"/>
          <w:b/>
          <w:bCs/>
          <w:u w:val="single"/>
        </w:rPr>
        <w:t xml:space="preserve"> PAIA</w:t>
      </w:r>
      <w:r w:rsidR="003F2674" w:rsidRPr="00E130C1">
        <w:rPr>
          <w:rStyle w:val="normaltextrun"/>
          <w:rFonts w:ascii="Arial" w:hAnsi="Arial" w:cs="Arial"/>
          <w:b/>
          <w:bCs/>
          <w:u w:val="single"/>
        </w:rPr>
        <w:t xml:space="preserve"> </w:t>
      </w:r>
      <w:r w:rsidR="00010C53">
        <w:rPr>
          <w:rStyle w:val="normaltextrun"/>
          <w:rFonts w:ascii="Arial" w:hAnsi="Arial" w:cs="Arial"/>
          <w:b/>
          <w:bCs/>
          <w:u w:val="single"/>
        </w:rPr>
        <w:t>from</w:t>
      </w:r>
      <w:r>
        <w:rPr>
          <w:rStyle w:val="normaltextrun"/>
          <w:rFonts w:ascii="Arial" w:hAnsi="Arial" w:cs="Arial"/>
          <w:b/>
          <w:bCs/>
          <w:u w:val="single"/>
        </w:rPr>
        <w:t xml:space="preserve"> the enlarged posterior contour</w:t>
      </w:r>
    </w:p>
    <w:p w14:paraId="466A3C81" w14:textId="4D9596A3" w:rsidR="00A67EBB" w:rsidRPr="00E130C1" w:rsidRDefault="00C737EE"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The enlarge</w:t>
      </w:r>
      <w:r w:rsidR="00BC4927">
        <w:rPr>
          <w:rStyle w:val="normaltextrun"/>
          <w:rFonts w:ascii="Arial" w:hAnsi="Arial" w:cs="Arial"/>
        </w:rPr>
        <w:t>d</w:t>
      </w:r>
      <w:r w:rsidRPr="00E130C1">
        <w:rPr>
          <w:rStyle w:val="normaltextrun"/>
          <w:rFonts w:ascii="Arial" w:hAnsi="Arial" w:cs="Arial"/>
        </w:rPr>
        <w:t xml:space="preserve"> posterior tuberosity contour of each </w:t>
      </w:r>
      <w:r w:rsidR="00A67EBB" w:rsidRPr="00E130C1">
        <w:rPr>
          <w:rStyle w:val="normaltextrun"/>
          <w:rFonts w:ascii="Arial" w:hAnsi="Arial" w:cs="Arial"/>
        </w:rPr>
        <w:t xml:space="preserve">foot with IAT was compared to the </w:t>
      </w:r>
      <w:r w:rsidR="00010C53">
        <w:rPr>
          <w:rStyle w:val="normaltextrun"/>
          <w:rFonts w:ascii="Arial" w:hAnsi="Arial" w:cs="Arial"/>
        </w:rPr>
        <w:t>individualized</w:t>
      </w:r>
      <w:r w:rsidRPr="00E130C1">
        <w:rPr>
          <w:rStyle w:val="normaltextrun"/>
          <w:rFonts w:ascii="Arial" w:hAnsi="Arial" w:cs="Arial"/>
        </w:rPr>
        <w:t xml:space="preserve"> </w:t>
      </w:r>
      <w:r w:rsidR="00827237" w:rsidRPr="00E130C1">
        <w:rPr>
          <w:rStyle w:val="normaltextrun"/>
          <w:rFonts w:ascii="Arial" w:hAnsi="Arial" w:cs="Arial"/>
        </w:rPr>
        <w:t>Standard Circle</w:t>
      </w:r>
      <w:r w:rsidR="00A67EBB" w:rsidRPr="00E130C1">
        <w:rPr>
          <w:rStyle w:val="normaltextrun"/>
          <w:rFonts w:ascii="Arial" w:hAnsi="Arial" w:cs="Arial"/>
        </w:rPr>
        <w:t xml:space="preserve"> </w:t>
      </w:r>
      <w:r w:rsidR="00010C53">
        <w:rPr>
          <w:rStyle w:val="normaltextrun"/>
          <w:rFonts w:ascii="Arial" w:hAnsi="Arial" w:cs="Arial"/>
        </w:rPr>
        <w:t xml:space="preserve">derived using the methods </w:t>
      </w:r>
      <w:r w:rsidR="00010C53" w:rsidRPr="00010C53">
        <w:rPr>
          <w:rStyle w:val="normaltextrun"/>
          <w:rFonts w:ascii="Arial" w:hAnsi="Arial" w:cs="Arial"/>
        </w:rPr>
        <w:t>aforementioned</w:t>
      </w:r>
      <w:r w:rsidR="00A67EBB" w:rsidRPr="00E130C1">
        <w:rPr>
          <w:rStyle w:val="normaltextrun"/>
          <w:rFonts w:ascii="Arial" w:hAnsi="Arial" w:cs="Arial"/>
        </w:rPr>
        <w:t>:</w:t>
      </w:r>
    </w:p>
    <w:p w14:paraId="74A00D0F"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b/>
          <w:bCs/>
        </w:rPr>
      </w:pPr>
    </w:p>
    <w:p w14:paraId="539162AA" w14:textId="7A64961F" w:rsidR="00A67EBB" w:rsidRPr="00E130C1" w:rsidRDefault="00000000" w:rsidP="00FD34A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0B82EEF3" w14:textId="77777777" w:rsidR="00A67EBB" w:rsidRPr="00E130C1" w:rsidRDefault="00A67EBB" w:rsidP="00FD34AB">
      <w:pPr>
        <w:contextualSpacing/>
        <w:rPr>
          <w:rFonts w:ascii="Arial" w:hAnsi="Arial" w:cs="Arial"/>
        </w:rPr>
      </w:pPr>
    </w:p>
    <w:p w14:paraId="391595ED" w14:textId="7EC0D310" w:rsidR="00A67EBB" w:rsidRPr="00E130C1" w:rsidRDefault="00010C53" w:rsidP="00FD34AB">
      <w:pPr>
        <w:contextualSpacing/>
        <w:rPr>
          <w:rFonts w:ascii="Arial" w:hAnsi="Arial" w:cs="Arial"/>
        </w:rPr>
      </w:pPr>
      <w:r>
        <w:rPr>
          <w:rFonts w:ascii="Arial" w:hAnsi="Arial" w:cs="Arial"/>
        </w:rPr>
        <w:t>Then, e</w:t>
      </w:r>
      <w:r w:rsidR="00A67EBB" w:rsidRPr="00E130C1">
        <w:rPr>
          <w:rFonts w:ascii="Arial" w:hAnsi="Arial" w:cs="Arial"/>
        </w:rPr>
        <w:t xml:space="preserve">ach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sidR="00A67EBB" w:rsidRPr="00E130C1">
        <w:rPr>
          <w:rFonts w:ascii="Arial" w:hAnsi="Arial" w:cs="Arial"/>
        </w:rPr>
        <w:t xml:space="preserve"> </w:t>
      </w:r>
      <w:r>
        <w:rPr>
          <w:rFonts w:ascii="Arial" w:hAnsi="Arial" w:cs="Arial"/>
        </w:rPr>
        <w:t xml:space="preserve">from the </w:t>
      </w:r>
      <w:r w:rsidRPr="00E130C1">
        <w:rPr>
          <w:rStyle w:val="normaltextrun"/>
          <w:rFonts w:ascii="Arial" w:hAnsi="Arial" w:cs="Arial"/>
        </w:rPr>
        <w:t>enlarge</w:t>
      </w:r>
      <w:r>
        <w:rPr>
          <w:rStyle w:val="normaltextrun"/>
          <w:rFonts w:ascii="Arial" w:hAnsi="Arial" w:cs="Arial"/>
        </w:rPr>
        <w:t>d</w:t>
      </w:r>
      <w:r w:rsidRPr="00E130C1">
        <w:rPr>
          <w:rStyle w:val="normaltextrun"/>
          <w:rFonts w:ascii="Arial" w:hAnsi="Arial" w:cs="Arial"/>
        </w:rPr>
        <w:t xml:space="preserve"> posterior tuberosity contour</w:t>
      </w:r>
      <w:r>
        <w:rPr>
          <w:rFonts w:ascii="Arial" w:hAnsi="Arial" w:cs="Arial"/>
        </w:rPr>
        <w:t xml:space="preserve"> </w:t>
      </w:r>
      <w:r w:rsidR="00A67EBB" w:rsidRPr="00E130C1">
        <w:rPr>
          <w:rFonts w:ascii="Arial" w:hAnsi="Arial" w:cs="Arial"/>
        </w:rPr>
        <w:t xml:space="preserve">was projected onto the </w:t>
      </w:r>
      <w:r w:rsidR="00A67EBB" w:rsidRPr="00E130C1">
        <w:rPr>
          <w:rFonts w:ascii="Arial" w:hAnsi="Arial" w:cs="Arial"/>
          <w:color w:val="000000" w:themeColor="text1"/>
        </w:rPr>
        <w:t>standard curve</w:t>
      </w:r>
      <w:r>
        <w:rPr>
          <w:rFonts w:ascii="Arial" w:hAnsi="Arial" w:cs="Arial"/>
          <w:color w:val="000000" w:themeColor="text1"/>
        </w:rPr>
        <w:t>:</w:t>
      </w:r>
    </w:p>
    <w:p w14:paraId="0C25810A" w14:textId="77777777" w:rsidR="00A67EBB" w:rsidRPr="00E130C1" w:rsidRDefault="00A67EBB" w:rsidP="00FD34AB">
      <w:pPr>
        <w:contextualSpacing/>
        <w:rPr>
          <w:rFonts w:ascii="Arial" w:hAnsi="Arial" w:cs="Arial"/>
        </w:rPr>
      </w:pPr>
    </w:p>
    <w:p w14:paraId="15D40B3E" w14:textId="77777777" w:rsidR="00A67EBB" w:rsidRPr="00E130C1" w:rsidRDefault="00A67EBB" w:rsidP="00FD34AB">
      <w:pPr>
        <w:contextualSpacing/>
        <w:rPr>
          <w:rFonts w:ascii="Arial" w:hAnsi="Arial" w:cs="Arial"/>
        </w:rPr>
      </w:pPr>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oMath>
      </m:oMathPara>
    </w:p>
    <w:p w14:paraId="02BFFC41" w14:textId="77777777" w:rsidR="00A67EBB" w:rsidRPr="00E130C1" w:rsidRDefault="00A67EBB" w:rsidP="00FD34AB">
      <w:pPr>
        <w:contextualSpacing/>
        <w:rPr>
          <w:rFonts w:ascii="Arial" w:hAnsi="Arial" w:cs="Arial"/>
        </w:rPr>
      </w:pPr>
    </w:p>
    <w:p w14:paraId="1A3CFBF8" w14:textId="466E0393" w:rsidR="00A67EBB" w:rsidRPr="00E130C1" w:rsidRDefault="00A67EBB" w:rsidP="00FD34AB">
      <w:pPr>
        <w:contextualSpacing/>
        <w:rPr>
          <w:rFonts w:ascii="Arial" w:hAnsi="Arial" w:cs="Arial"/>
        </w:rPr>
      </w:pPr>
      <w:r w:rsidRPr="00E130C1">
        <w:rPr>
          <w:rFonts w:ascii="Arial" w:hAnsi="Arial" w:cs="Arial"/>
        </w:rPr>
        <w:t xml:space="preserve">The counterclockwise rotation of the </w:t>
      </w:r>
      <w:r w:rsidR="00010C53">
        <w:rPr>
          <w:rFonts w:ascii="Arial" w:hAnsi="Arial" w:cs="Arial"/>
        </w:rPr>
        <w:t>observed</w:t>
      </w:r>
      <w:r w:rsidR="00010C53" w:rsidRPr="00E130C1">
        <w:rPr>
          <w:rFonts w:ascii="Arial" w:hAnsi="Arial" w:cs="Arial"/>
        </w:rPr>
        <w:t xml:space="preserve"> </w:t>
      </w:r>
      <w:r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7AE65089" w:rsidR="00A67EBB" w:rsidRPr="00E130C1" w:rsidRDefault="00A67EBB" w:rsidP="00FD34AB">
      <w:pPr>
        <w:contextualSpacing/>
        <w:rPr>
          <w:rFonts w:ascii="Arial" w:hAnsi="Arial" w:cs="Arial"/>
        </w:rPr>
      </w:pPr>
      <w:r w:rsidRPr="00E130C1">
        <w:rPr>
          <w:rFonts w:ascii="Arial" w:hAnsi="Arial" w:cs="Arial"/>
        </w:rPr>
        <w:t>The</w:t>
      </w:r>
      <w:r w:rsidR="00BC4927">
        <w:rPr>
          <w:rFonts w:ascii="Arial" w:hAnsi="Arial" w:cs="Arial"/>
        </w:rPr>
        <w:t xml:space="preserve"> rotation loss is quantified as a</w:t>
      </w:r>
      <w:r w:rsidRPr="00E130C1">
        <w:rPr>
          <w:rFonts w:ascii="Arial" w:hAnsi="Arial" w:cs="Arial"/>
        </w:rPr>
        <w:t xml:space="preserve"> sum of square loss </w:t>
      </w:r>
      <m:oMath>
        <m:r>
          <w:rPr>
            <w:rFonts w:ascii="Cambria Math" w:hAnsi="Cambria Math" w:cs="Arial"/>
          </w:rPr>
          <m:t>SSE(θ)</m:t>
        </m:r>
      </m:oMath>
      <w:r w:rsidRPr="00E130C1">
        <w:rPr>
          <w:rFonts w:ascii="Arial" w:hAnsi="Arial" w:cs="Arial"/>
        </w:rPr>
        <w:t xml:space="preserve"> </w:t>
      </w:r>
      <w:r w:rsidR="00BC4927">
        <w:rPr>
          <w:rFonts w:ascii="Arial" w:hAnsi="Arial" w:cs="Arial"/>
        </w:rPr>
        <w:t xml:space="preserve">which </w:t>
      </w:r>
      <w:r w:rsidRPr="00E130C1">
        <w:rPr>
          <w:rFonts w:ascii="Arial" w:hAnsi="Arial" w:cs="Arial"/>
        </w:rPr>
        <w:t xml:space="preserve">can be used to determine the similarity between the </w:t>
      </w:r>
      <m:oMath>
        <m:r>
          <w:rPr>
            <w:rFonts w:ascii="Cambria Math" w:hAnsi="Cambria Math" w:cs="Arial"/>
          </w:rPr>
          <m:t>θ</m:t>
        </m:r>
      </m:oMath>
      <w:r w:rsidRPr="00E130C1">
        <w:rPr>
          <w:rFonts w:ascii="Arial" w:hAnsi="Arial" w:cs="Arial"/>
        </w:rPr>
        <w:t>-rotated curvature and the standard circle</w:t>
      </w:r>
      <w:r w:rsidR="00D355BB" w:rsidRPr="00E130C1">
        <w:rPr>
          <w:rFonts w:ascii="Arial" w:hAnsi="Arial" w:cs="Arial"/>
        </w:rPr>
        <w:t xml:space="preserve">. </w:t>
      </w:r>
      <m:oMath>
        <m:r>
          <w:rPr>
            <w:rFonts w:ascii="Cambria Math" w:hAnsi="Cambria Math" w:cs="Arial"/>
          </w:rPr>
          <m:t>SSE(θ)</m:t>
        </m:r>
      </m:oMath>
      <w:r w:rsidR="00D355BB" w:rsidRPr="00E130C1">
        <w:rPr>
          <w:rFonts w:ascii="Arial" w:hAnsi="Arial" w:cs="Arial"/>
        </w:rPr>
        <w:t xml:space="preserve"> is defined as</w:t>
      </w:r>
    </w:p>
    <w:p w14:paraId="04D76A07" w14:textId="77777777" w:rsidR="00A67EBB" w:rsidRPr="00E130C1" w:rsidRDefault="00A67EBB" w:rsidP="00FD34AB">
      <w:pPr>
        <w:contextualSpacing/>
        <w:rPr>
          <w:rFonts w:ascii="Arial" w:hAnsi="Arial" w:cs="Arial"/>
        </w:rPr>
      </w:pPr>
    </w:p>
    <w:p w14:paraId="570B5353" w14:textId="77777777" w:rsidR="00A67EBB" w:rsidRPr="00E130C1"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lastRenderedPageBreak/>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rPr>
              </m:ctrlPr>
            </m:fPr>
            <m:num>
              <m:r>
                <w:rPr>
                  <w:rFonts w:ascii="Cambria Math" w:hAnsi="Cambria Math" w:cs="Arial"/>
                </w:rPr>
                <m:t>∂SSE</m:t>
              </m:r>
              <m:d>
                <m:dPr>
                  <m:ctrlPr>
                    <w:rPr>
                      <w:rFonts w:ascii="Cambria Math" w:hAnsi="Cambria Math" w:cs="Arial"/>
                      <w:i/>
                    </w:rPr>
                  </m:ctrlPr>
                </m:dPr>
                <m:e>
                  <m:r>
                    <w:rPr>
                      <w:rFonts w:ascii="Cambria Math" w:hAnsi="Cambria Math" w:cs="Arial"/>
                    </w:rPr>
                    <m:t>θ</m:t>
                  </m:r>
                </m:e>
              </m:d>
            </m:num>
            <m:den>
              <m:r>
                <w:rPr>
                  <w:rFonts w:ascii="Cambria Math" w:hAnsi="Cambria Math" w:cs="Arial"/>
                </w:rPr>
                <m:t>∂θ</m:t>
              </m:r>
            </m:den>
          </m:f>
          <m:r>
            <w:rPr>
              <w:rFonts w:ascii="Cambria Math" w:hAnsi="Cambria Math" w:cs="Arial"/>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4A90EC21" w14:textId="1EC5EBFB" w:rsidR="00FC09D2" w:rsidRPr="00E130C1" w:rsidRDefault="00FC09D2"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To enhance comprehension of how the</w:t>
      </w:r>
      <w:r w:rsidR="00F26833" w:rsidRPr="00E130C1">
        <w:rPr>
          <w:rStyle w:val="normaltextrun"/>
          <w:rFonts w:ascii="Arial" w:hAnsi="Arial" w:cs="Arial"/>
        </w:rPr>
        <w:t xml:space="preserve"> Zadek osteotomy changes the biomechanics of the calcaneus, as well as how anteriorly translation of the </w:t>
      </w:r>
      <w:r w:rsidR="00EE79E1" w:rsidRPr="00E130C1">
        <w:rPr>
          <w:rStyle w:val="normaltextrun"/>
          <w:rFonts w:ascii="Arial" w:hAnsi="Arial" w:cs="Arial"/>
        </w:rPr>
        <w:t>osteotomy</w:t>
      </w:r>
      <w:r w:rsidR="00F26833" w:rsidRPr="00E130C1">
        <w:rPr>
          <w:rStyle w:val="normaltextrun"/>
          <w:rFonts w:ascii="Arial" w:hAnsi="Arial" w:cs="Arial"/>
        </w:rPr>
        <w:t xml:space="preserve"> apex surpassing the weight-bearing </w:t>
      </w:r>
      <w:r w:rsidR="00F26833" w:rsidRPr="00010C53">
        <w:rPr>
          <w:rStyle w:val="normaltextrun"/>
          <w:rFonts w:ascii="Arial" w:hAnsi="Arial" w:cs="Arial"/>
        </w:rPr>
        <w:t xml:space="preserve">point </w:t>
      </w:r>
      <w:r w:rsidRPr="00010C53">
        <w:rPr>
          <w:rStyle w:val="normaltextrun"/>
          <w:rFonts w:ascii="Arial" w:hAnsi="Arial" w:cs="Arial"/>
        </w:rPr>
        <w:t xml:space="preserve">influences the </w:t>
      </w:r>
      <w:r w:rsidR="00F26833" w:rsidRPr="00010C53">
        <w:rPr>
          <w:rStyle w:val="normaltextrun"/>
          <w:rFonts w:ascii="Arial" w:hAnsi="Arial" w:cs="Arial"/>
        </w:rPr>
        <w:t>calcaneal pitch angle, simulated illustration was included in the section of results.</w:t>
      </w:r>
      <w:r w:rsidR="00010C53" w:rsidRPr="00010C53">
        <w:rPr>
          <w:rStyle w:val="normaltextrun"/>
          <w:rFonts w:ascii="Arial" w:hAnsi="Arial" w:cs="Arial"/>
        </w:rPr>
        <w:t xml:space="preserve"> </w:t>
      </w:r>
      <w:r w:rsidRPr="00010C53">
        <w:rPr>
          <w:rStyle w:val="normaltextrun"/>
          <w:rFonts w:ascii="Arial" w:hAnsi="Arial" w:cs="Arial"/>
        </w:rPr>
        <w:t xml:space="preserve">Nevertheless, simulation results revealed no statistically significant variation in the insertion angle following this anterior displacement of the </w:t>
      </w:r>
      <w:commentRangeStart w:id="4"/>
      <w:r w:rsidRPr="00010C53">
        <w:rPr>
          <w:rStyle w:val="normaltextrun"/>
          <w:rFonts w:ascii="Arial" w:hAnsi="Arial" w:cs="Arial"/>
        </w:rPr>
        <w:t>apex</w:t>
      </w:r>
      <w:commentRangeEnd w:id="4"/>
      <w:r w:rsidR="00F26833" w:rsidRPr="00FD34AB">
        <w:rPr>
          <w:rStyle w:val="CommentReference"/>
          <w:rFonts w:ascii="Arial" w:hAnsi="Arial" w:cs="Arial"/>
        </w:rPr>
        <w:commentReference w:id="4"/>
      </w:r>
      <w:r w:rsidRPr="00010C53">
        <w:rPr>
          <w:rStyle w:val="normaltextrun"/>
          <w:rFonts w:ascii="Arial" w:hAnsi="Arial" w:cs="Arial"/>
        </w:rPr>
        <w:t>, suggesting that the insertion angle estimation remains reliable when adhering to the proposed methodology.</w:t>
      </w: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3C786CA3" w14:textId="1033C2E5" w:rsidR="00010C53" w:rsidRDefault="00604683" w:rsidP="00FD34AB">
      <w:pPr>
        <w:contextualSpacing/>
        <w:jc w:val="both"/>
        <w:rPr>
          <w:rFonts w:ascii="Arial" w:hAnsi="Arial" w:cs="Arial"/>
        </w:rPr>
      </w:pPr>
      <w:r w:rsidRPr="00E130C1">
        <w:rPr>
          <w:rStyle w:val="normaltextrun"/>
          <w:rFonts w:ascii="Arial" w:hAnsi="Arial" w:cs="Arial"/>
        </w:rPr>
        <w:t>The</w:t>
      </w:r>
      <w:r w:rsidR="00C05EF0" w:rsidRPr="00E130C1">
        <w:rPr>
          <w:rStyle w:val="normaltextrun"/>
          <w:rFonts w:ascii="Arial" w:hAnsi="Arial" w:cs="Arial"/>
        </w:rPr>
        <w:t xml:space="preserve"> </w:t>
      </w:r>
      <w:r w:rsidRPr="00E130C1">
        <w:rPr>
          <w:rStyle w:val="normaltextrun"/>
          <w:rFonts w:ascii="Arial" w:hAnsi="Arial" w:cs="Arial"/>
        </w:rPr>
        <w:t xml:space="preserve">average </w:t>
      </w:r>
      <w:r w:rsidR="00C05EF0" w:rsidRPr="00E130C1">
        <w:rPr>
          <w:rStyle w:val="normaltextrun"/>
          <w:rFonts w:ascii="Arial" w:hAnsi="Arial" w:cs="Arial"/>
        </w:rPr>
        <w:t xml:space="preserve">value and standard error of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x</m:t>
            </m:r>
          </m:sub>
        </m:sSub>
      </m:oMath>
      <w:r w:rsidR="00C05EF0" w:rsidRPr="00E130C1">
        <w:rPr>
          <w:rFonts w:ascii="Arial" w:hAnsi="Arial" w:cs="Arial"/>
        </w:rPr>
        <w:t xml:space="preserve">,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oy</m:t>
            </m:r>
          </m:sub>
        </m:sSub>
      </m:oMath>
      <w:r w:rsidR="00C05EF0" w:rsidRPr="00E130C1">
        <w:rPr>
          <w:rFonts w:ascii="Arial" w:hAnsi="Arial" w:cs="Arial"/>
        </w:rPr>
        <w:t xml:space="preserve">, and </w:t>
      </w:r>
      <m:oMath>
        <m:sSub>
          <m:sSubPr>
            <m:ctrlPr>
              <w:rPr>
                <w:rFonts w:ascii="Cambria Math" w:hAnsi="Cambria Math" w:cs="Arial"/>
                <w:i/>
              </w:rPr>
            </m:ctrlPr>
          </m:sSubPr>
          <m:e>
            <m:r>
              <m:rPr>
                <m:sty m:val="bi"/>
              </m:rPr>
              <w:rPr>
                <w:rFonts w:ascii="Cambria Math" w:hAnsi="Cambria Math" w:cs="Arial"/>
              </w:rPr>
              <m:t>f</m:t>
            </m:r>
          </m:e>
          <m:sub>
            <m:r>
              <m:rPr>
                <m:sty m:val="bi"/>
              </m:rPr>
              <w:rPr>
                <w:rFonts w:ascii="Cambria Math" w:hAnsi="Cambria Math" w:cs="Arial"/>
              </w:rPr>
              <m:t>R</m:t>
            </m:r>
          </m:sub>
        </m:sSub>
      </m:oMath>
      <w:r w:rsidR="00C05EF0" w:rsidRPr="00E130C1">
        <w:rPr>
          <w:rFonts w:ascii="Arial" w:hAnsi="Arial" w:cs="Arial"/>
        </w:rPr>
        <w:t xml:space="preserve"> </w:t>
      </w:r>
      <w:r w:rsidRPr="00E130C1">
        <w:rPr>
          <w:rFonts w:ascii="Arial" w:hAnsi="Arial" w:cs="Arial"/>
        </w:rPr>
        <w:t xml:space="preserve">of the Standard Circles for the 40 control feet </w:t>
      </w:r>
      <w:r w:rsidR="00882C0A" w:rsidRPr="00E130C1">
        <w:rPr>
          <w:rFonts w:ascii="Arial" w:hAnsi="Arial" w:cs="Arial"/>
        </w:rPr>
        <w:t>were included in</w:t>
      </w:r>
      <w:r w:rsidR="00C05EF0" w:rsidRPr="00E130C1">
        <w:rPr>
          <w:rFonts w:ascii="Arial" w:hAnsi="Arial" w:cs="Arial"/>
        </w:rPr>
        <w:t xml:space="preserve"> Tab</w:t>
      </w:r>
      <w:r w:rsidR="00010C53">
        <w:rPr>
          <w:rFonts w:ascii="Arial" w:hAnsi="Arial" w:cs="Arial"/>
        </w:rPr>
        <w:t>le 2.</w:t>
      </w:r>
    </w:p>
    <w:p w14:paraId="2D5C5F8B" w14:textId="77777777" w:rsidR="008043DC" w:rsidRPr="00E130C1" w:rsidRDefault="008043DC" w:rsidP="00FD34AB">
      <w:pPr>
        <w:contextualSpacing/>
        <w:jc w:val="both"/>
        <w:rPr>
          <w:rFonts w:ascii="Arial" w:hAnsi="Arial" w:cs="Arial"/>
        </w:rPr>
      </w:pPr>
    </w:p>
    <w:p w14:paraId="7F9D99B1" w14:textId="4501F01C" w:rsidR="008D0BD9" w:rsidRPr="00E130C1" w:rsidRDefault="00E25201" w:rsidP="00FD34AB">
      <w:pPr>
        <w:contextualSpacing/>
        <w:jc w:val="both"/>
        <w:rPr>
          <w:rFonts w:ascii="Arial" w:hAnsi="Arial" w:cs="Arial"/>
          <w:b/>
          <w:bCs/>
          <w:color w:val="000000" w:themeColor="text1"/>
          <w:u w:val="single"/>
        </w:rPr>
      </w:pPr>
      <w:r w:rsidRPr="00E130C1">
        <w:rPr>
          <w:rStyle w:val="normaltextrun"/>
          <w:rFonts w:ascii="Arial" w:hAnsi="Arial" w:cs="Arial"/>
          <w:b/>
          <w:bCs/>
          <w:u w:val="single"/>
        </w:rPr>
        <w:t xml:space="preserve">How Could Changing the Apex of the Osteotomy Influence the </w:t>
      </w:r>
      <w:r w:rsidR="00EE79E1" w:rsidRPr="00E130C1">
        <w:rPr>
          <w:rStyle w:val="normaltextrun"/>
          <w:rFonts w:ascii="Arial" w:hAnsi="Arial" w:cs="Arial"/>
          <w:b/>
          <w:bCs/>
          <w:u w:val="single"/>
        </w:rPr>
        <w:t>Biomechanics</w:t>
      </w:r>
      <w:r w:rsidRPr="00E130C1">
        <w:rPr>
          <w:rStyle w:val="normaltextrun"/>
          <w:rFonts w:ascii="Arial" w:hAnsi="Arial" w:cs="Arial"/>
          <w:b/>
          <w:bCs/>
          <w:u w:val="single"/>
        </w:rPr>
        <w:t xml:space="preserve"> of the Calcaneus</w:t>
      </w:r>
    </w:p>
    <w:p w14:paraId="2B78B331" w14:textId="3CCB4484" w:rsidR="00C05EF0" w:rsidRPr="00E130C1" w:rsidRDefault="00E76B83" w:rsidP="00FD34AB">
      <w:pPr>
        <w:contextualSpacing/>
        <w:jc w:val="both"/>
        <w:rPr>
          <w:rFonts w:ascii="Arial" w:hAnsi="Arial" w:cs="Arial"/>
        </w:rPr>
      </w:pPr>
      <w:r w:rsidRPr="00E130C1">
        <w:rPr>
          <w:rFonts w:ascii="Arial" w:hAnsi="Arial" w:cs="Arial"/>
        </w:rPr>
        <w:t>The below simulations demonstrated that how the Zadek Osteotomy changed the biomechanics of the calcaneus differently if the apex of the Osteotomy was shifted anteriorly from the weightbearing point</w:t>
      </w:r>
      <w:r w:rsidR="00EE79E1">
        <w:rPr>
          <w:rFonts w:ascii="Arial" w:hAnsi="Arial" w:cs="Arial"/>
        </w:rPr>
        <w:t xml:space="preserve"> </w:t>
      </w:r>
      <w:r w:rsidR="008D0BD9" w:rsidRPr="00E130C1">
        <w:rPr>
          <w:rFonts w:ascii="Arial" w:hAnsi="Arial" w:cs="Arial"/>
        </w:rPr>
        <w:t>(Figure 5).</w:t>
      </w:r>
    </w:p>
    <w:p w14:paraId="666E5E0B" w14:textId="77777777" w:rsidR="00D355BB" w:rsidRPr="00E130C1" w:rsidRDefault="00D355BB" w:rsidP="00FD34AB">
      <w:pPr>
        <w:contextualSpacing/>
        <w:jc w:val="both"/>
        <w:rPr>
          <w:rFonts w:ascii="Arial" w:hAnsi="Arial" w:cs="Arial" w:hint="eastAsia"/>
          <w:lang w:eastAsia="zh-CN"/>
        </w:rPr>
      </w:pPr>
    </w:p>
    <w:p w14:paraId="0615927B" w14:textId="51CA930F" w:rsidR="00FD34AB" w:rsidRPr="00E130C1" w:rsidRDefault="00111A4B" w:rsidP="00FD34AB">
      <w:pPr>
        <w:contextualSpacing/>
        <w:rPr>
          <w:rStyle w:val="normaltextrun"/>
          <w:rFonts w:ascii="Arial" w:hAnsi="Arial" w:cs="Arial" w:hint="eastAsia"/>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66773F37"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 xml:space="preserve">angle PAIA 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BB2DC2" w:rsidRPr="00FD34AB">
        <w:rPr>
          <w:rFonts w:ascii="Arial" w:hAnsi="Arial" w:cs="Arial"/>
          <w:color w:val="000000"/>
        </w:rPr>
        <w:t xml:space="preserve">for treating Insertional Achilles Tendinopathy </w:t>
      </w:r>
      <w:r w:rsidRPr="00FD34AB">
        <w:rPr>
          <w:rFonts w:ascii="Arial" w:hAnsi="Arial" w:cs="Arial"/>
          <w:color w:val="000000"/>
        </w:rPr>
        <w:t>(IAT).</w:t>
      </w:r>
    </w:p>
    <w:p w14:paraId="16A5C908" w14:textId="2CC872C1"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complications like wound infections and sural nerve paresthesia being the most common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w:t>
      </w:r>
      <w:r w:rsidR="00E93325" w:rsidRPr="00E130C1">
        <w:rPr>
          <w:rFonts w:ascii="Arial" w:hAnsi="Arial" w:cs="Arial"/>
          <w:color w:val="000000"/>
        </w:rPr>
        <w:lastRenderedPageBreak/>
        <w:t>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the determination of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in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enlargement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975C29" w:rsidRPr="00E130C1">
        <w:rPr>
          <w:rFonts w:ascii="Arial" w:hAnsi="Arial" w:cs="Arial"/>
          <w:color w:val="000000"/>
        </w:rPr>
        <w:t xml:space="preserve"> in</w:t>
      </w:r>
      <w:r w:rsidR="00E93325" w:rsidRPr="00E130C1">
        <w:rPr>
          <w:rFonts w:ascii="Arial" w:hAnsi="Arial" w:cs="Arial"/>
          <w:color w:val="000000"/>
        </w:rPr>
        <w:t xml:space="preserve"> IAT. Traditionally, the osteotomy's dimensions have been </w:t>
      </w:r>
      <w:r w:rsidR="00975C29" w:rsidRPr="00E130C1">
        <w:rPr>
          <w:rFonts w:ascii="Arial" w:hAnsi="Arial" w:cs="Arial"/>
          <w:color w:val="000000"/>
        </w:rPr>
        <w:t>roughly 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e lack of</w:t>
      </w:r>
      <w:r w:rsidR="00E93325" w:rsidRPr="00E130C1">
        <w:rPr>
          <w:rFonts w:ascii="Arial" w:hAnsi="Arial" w:cs="Arial"/>
          <w:color w:val="000000"/>
        </w:rPr>
        <w:t xml:space="preserve"> a standardized approach often leads to confusion among practitioners. </w:t>
      </w:r>
      <w:r w:rsidR="00E93325" w:rsidRPr="00E130C1">
        <w:rPr>
          <w:rFonts w:ascii="Arial" w:hAnsi="Arial" w:cs="Arial"/>
          <w:color w:val="000000" w:themeColor="text1"/>
        </w:rPr>
        <w:t>The 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75EA0A31"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calcaneal p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w:t>
      </w:r>
      <w:proofErr w:type="gramStart"/>
      <w:r w:rsidR="00A67EBB" w:rsidRPr="00E130C1">
        <w:rPr>
          <w:rStyle w:val="normaltextrun"/>
          <w:rFonts w:ascii="Arial" w:hAnsi="Arial" w:cs="Arial"/>
        </w:rPr>
        <w:t>calcane</w:t>
      </w:r>
      <w:r w:rsidR="00487984" w:rsidRPr="00E130C1">
        <w:rPr>
          <w:rStyle w:val="normaltextrun"/>
          <w:rFonts w:ascii="Arial" w:hAnsi="Arial" w:cs="Arial"/>
        </w:rPr>
        <w:t>us</w:t>
      </w:r>
      <w:r w:rsidR="00A67EBB" w:rsidRPr="00E130C1">
        <w:rPr>
          <w:rStyle w:val="normaltextrun"/>
          <w:rFonts w:ascii="Arial" w:hAnsi="Arial" w:cs="Arial"/>
        </w:rPr>
        <w:t>.</w:t>
      </w:r>
      <w:r w:rsidR="00487984" w:rsidRPr="00E130C1">
        <w:rPr>
          <w:rStyle w:val="normaltextrun"/>
          <w:rFonts w:ascii="Arial" w:hAnsi="Arial" w:cs="Arial"/>
        </w:rPr>
        <w:t>[</w:t>
      </w:r>
      <w:proofErr w:type="gramEnd"/>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including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any calcaneus with an X/Y ratio of less than 2.5 could be deemed “long” and therefore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5"/>
      <w:r w:rsidR="00A67EBB" w:rsidRPr="00E130C1">
        <w:rPr>
          <w:rStyle w:val="normaltextrun"/>
          <w:rFonts w:ascii="Arial" w:hAnsi="Arial" w:cs="Arial"/>
        </w:rPr>
        <w:t>calcaneoplasty</w:t>
      </w:r>
      <w:commentRangeEnd w:id="5"/>
      <w:r w:rsidR="00DE2652" w:rsidRPr="00E130C1">
        <w:rPr>
          <w:rStyle w:val="CommentReference"/>
          <w:rFonts w:ascii="Arial" w:hAnsi="Arial" w:cs="Arial"/>
        </w:rPr>
        <w:commentReference w:id="5"/>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6"/>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6"/>
      <w:r w:rsidR="00EE23C4" w:rsidRPr="00FD34AB">
        <w:rPr>
          <w:rStyle w:val="CommentReference"/>
          <w:rFonts w:ascii="Arial" w:hAnsi="Arial" w:cs="Arial"/>
        </w:rPr>
        <w:commentReference w:id="6"/>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22C11929" w14:textId="2254E5A1" w:rsidR="00E93325"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Although IAT is a completely different disorder from the Haglund deformity, in our morphology study of the calcaneal tuberosity, both the length of the height of the calcaneus were taken into consideration.</w:t>
      </w:r>
      <w:r w:rsidR="00EE79E1">
        <w:rPr>
          <w:rStyle w:val="normaltextrun"/>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both 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3E686F" w:rsidRPr="00E130C1">
        <w:rPr>
          <w:rFonts w:ascii="Arial" w:hAnsi="Arial" w:cs="Arial"/>
        </w:rPr>
        <w:t xml:space="preserve"> </w:t>
      </w:r>
      <w:r w:rsidR="00F20C83">
        <w:rPr>
          <w:rFonts w:ascii="Arial" w:hAnsi="Arial" w:cs="Arial"/>
        </w:rPr>
        <w:t>while</w:t>
      </w:r>
      <w:r w:rsidR="00F20C83" w:rsidRPr="00E130C1">
        <w:rPr>
          <w:rFonts w:ascii="Arial" w:hAnsi="Arial" w:cs="Arial"/>
        </w:rPr>
        <w:t xml:space="preserve"> </w:t>
      </w:r>
      <w:r w:rsidR="003E686F" w:rsidRPr="00E130C1">
        <w:rPr>
          <w:rFonts w:ascii="Arial" w:hAnsi="Arial" w:cs="Arial"/>
        </w:rPr>
        <w:t>taking several biomechanical features of the calcaneus in</w:t>
      </w:r>
      <w:r w:rsidR="00F20C83">
        <w:rPr>
          <w:rFonts w:ascii="Arial" w:hAnsi="Arial" w:cs="Arial"/>
        </w:rPr>
        <w:t>to</w:t>
      </w:r>
      <w:r w:rsidR="003E686F" w:rsidRPr="00E130C1">
        <w:rPr>
          <w:rFonts w:ascii="Arial" w:hAnsi="Arial" w:cs="Arial"/>
        </w:rPr>
        <w:t xml:space="preserve"> consideration: height, length, pitch angle, severity of the enlargement, possible “ideal” contour prior to developing IAT, lever length of the Achilles, etc.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1FA88E48" w:rsidR="001401EF" w:rsidRPr="00E130C1" w:rsidRDefault="001401EF" w:rsidP="00C82BD9">
      <w:pPr>
        <w:pStyle w:val="paragraph"/>
        <w:spacing w:before="0" w:after="0"/>
        <w:contextualSpacing/>
        <w:textAlignment w:val="baseline"/>
        <w:rPr>
          <w:rStyle w:val="normaltextrun"/>
          <w:rFonts w:ascii="Arial" w:hAnsi="Arial" w:cs="Arial" w:hint="eastAsia"/>
          <w:lang w:eastAsia="zh-CN"/>
        </w:rPr>
      </w:pPr>
      <w:r w:rsidRPr="001401EF">
        <w:rPr>
          <w:rFonts w:ascii="Arial" w:hAnsi="Arial" w:cs="Arial"/>
        </w:rPr>
        <w:t>Another significant strength of the Precision Angle Insertion Algorithm (PAIA)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deformity.</w:t>
      </w:r>
    </w:p>
    <w:p w14:paraId="0D979FAA" w14:textId="6FF4C1A1" w:rsidR="00FD34AB" w:rsidRDefault="00C82BD9" w:rsidP="00C82BD9">
      <w:pPr>
        <w:contextualSpacing/>
        <w:rPr>
          <w:rFonts w:ascii="Arial" w:hAnsi="Arial" w:cs="Arial" w:hint="eastAsia"/>
        </w:rPr>
      </w:pPr>
      <w:r w:rsidRPr="00C82BD9">
        <w:rPr>
          <w:rFonts w:ascii="Arial" w:hAnsi="Arial" w:cs="Arial"/>
          <w:color w:val="212121"/>
        </w:rPr>
        <w:t xml:space="preserve">This study possesses several limitations worth noting. Primarily, the algorithm for the individualized Standard Circle was developed using morphological metrics from 40 feet, </w:t>
      </w:r>
      <w:r w:rsidRPr="00C82BD9">
        <w:rPr>
          <w:rFonts w:ascii="Arial" w:hAnsi="Arial" w:cs="Arial"/>
          <w:color w:val="212121"/>
        </w:rPr>
        <w:lastRenderedPageBreak/>
        <w:t>specifically excluding those with inflammatory arthropathy and other significant deformities. Given the exploratory nature of this research, determining an optimal sample size for establishing the Standard Circle parameters for control feet was challenging. Although 40 subjects might seem adequate, this sample size is considered modest if the selected control feet do not accurately reflect the overall population distribution or if outliers exist within the control cohort. Despite these concerns, Figure 3 demonstrates that the calcaneus tuberosities of the control feet are closely clustered, with no distinct subgroups, suggesting that the sample may adequately represent and capture the variation of the calcaneus tuberosities within the control group. However, we cannot discount the possibility that the sample of 40 subjects may not encompass the complete range of variation in the dataset, potentially leading to biased Standard Circle parameters for the control subjects.</w:t>
      </w:r>
      <w:r>
        <w:rPr>
          <w:rFonts w:ascii="Arial" w:hAnsi="Arial" w:cs="Arial"/>
          <w:color w:val="212121"/>
        </w:rPr>
        <w:t xml:space="preserve"> </w:t>
      </w:r>
      <w:r w:rsidR="002345BB" w:rsidRPr="00E130C1">
        <w:rPr>
          <w:rFonts w:ascii="Arial" w:hAnsi="Arial" w:cs="Arial"/>
        </w:rPr>
        <w:t>Moreover</w:t>
      </w:r>
      <w:r w:rsidR="00EA1E12" w:rsidRPr="00E130C1">
        <w:rPr>
          <w:rFonts w:ascii="Arial" w:hAnsi="Arial" w:cs="Arial"/>
        </w:rPr>
        <w:t xml:space="preserve">, </w:t>
      </w:r>
      <w:r w:rsidR="002345BB" w:rsidRPr="00E130C1">
        <w:rPr>
          <w:rFonts w:ascii="Arial" w:hAnsi="Arial" w:cs="Arial"/>
        </w:rPr>
        <w:t xml:space="preserve">the PAIA was developed using only morphological data of the calcaneus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as well as the alignment of the whole foot in addition to the isolated calcaneus </w:t>
      </w:r>
      <w:r w:rsidR="00EE79E1" w:rsidRPr="00E130C1">
        <w:rPr>
          <w:rFonts w:ascii="Arial" w:hAnsi="Arial" w:cs="Arial"/>
        </w:rPr>
        <w:t>bone, such</w:t>
      </w:r>
      <w:r w:rsidR="002345BB" w:rsidRPr="00E130C1">
        <w:rPr>
          <w:rFonts w:ascii="Arial" w:hAnsi="Arial" w:cs="Arial"/>
        </w:rPr>
        <w:t xml:space="preserve"> as 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the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006F649D"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Zadek osteotomy </w:t>
      </w:r>
      <w:r w:rsidR="00CD164A" w:rsidRPr="00E130C1">
        <w:rPr>
          <w:rStyle w:val="normaltextrun"/>
          <w:rFonts w:ascii="Arial" w:hAnsi="Arial" w:cs="Arial"/>
        </w:rPr>
        <w:t xml:space="preserve">as </w:t>
      </w:r>
      <w:r w:rsidR="006D36E5" w:rsidRPr="00E130C1">
        <w:rPr>
          <w:rStyle w:val="normaltextrun"/>
          <w:rFonts w:ascii="Arial" w:hAnsi="Arial" w:cs="Arial"/>
        </w:rPr>
        <w:t>an optimal minimal invasive</w:t>
      </w:r>
      <w:r w:rsidR="00CD164A" w:rsidRPr="00E130C1">
        <w:rPr>
          <w:rStyle w:val="normaltextrun"/>
          <w:rFonts w:ascii="Arial" w:hAnsi="Arial" w:cs="Arial"/>
        </w:rPr>
        <w:t xml:space="preserve"> surgical treatment.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including height, length</w:t>
      </w:r>
      <w:r w:rsidR="009D525F" w:rsidRPr="00E130C1">
        <w:rPr>
          <w:rStyle w:val="normaltextrun"/>
          <w:rFonts w:ascii="Arial" w:hAnsi="Arial" w:cs="Arial"/>
        </w:rPr>
        <w:t>,</w:t>
      </w:r>
      <w:r w:rsidR="002C6749" w:rsidRPr="00E130C1">
        <w:rPr>
          <w:rStyle w:val="normaltextrun"/>
          <w:rFonts w:ascii="Arial" w:hAnsi="Arial" w:cs="Arial"/>
        </w:rPr>
        <w:t xml:space="preserve"> pitch angle of the calcaneus, </w:t>
      </w:r>
      <w:r w:rsidR="009D525F" w:rsidRPr="00E130C1">
        <w:rPr>
          <w:rStyle w:val="normaltextrun"/>
          <w:rFonts w:ascii="Arial" w:hAnsi="Arial" w:cs="Arial"/>
        </w:rPr>
        <w:t xml:space="preserve">and </w:t>
      </w:r>
      <w:r w:rsidR="002C6749" w:rsidRPr="00E130C1">
        <w:rPr>
          <w:rStyle w:val="normaltextrun"/>
          <w:rFonts w:ascii="Arial" w:hAnsi="Arial" w:cs="Arial"/>
        </w:rPr>
        <w:t xml:space="preserve">severity of the </w:t>
      </w:r>
      <w:r w:rsidR="009D525F" w:rsidRPr="00E130C1">
        <w:rPr>
          <w:rStyle w:val="normaltextrun"/>
          <w:rFonts w:ascii="Arial" w:hAnsi="Arial" w:cs="Arial"/>
        </w:rPr>
        <w:t>enlargement</w:t>
      </w:r>
      <w:r w:rsidR="002C6749" w:rsidRPr="00E130C1">
        <w:rPr>
          <w:rStyle w:val="normaltextrun"/>
          <w:rFonts w:ascii="Arial" w:hAnsi="Arial" w:cs="Arial"/>
        </w:rPr>
        <w:t xml:space="preserve">, etc.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24.</w:t>
      </w:r>
      <w:r w:rsidRPr="00E130C1">
        <w:rPr>
          <w:rFonts w:ascii="Arial" w:hAnsi="Arial" w:cs="Arial"/>
          <w:noProof/>
        </w:rPr>
        <w:tab/>
        <w:t xml:space="preserve">Kim DH, Choi JH, Park CH, Park HJ, Yoon KJ, Lee YT: </w:t>
      </w:r>
      <w:r w:rsidRPr="00E130C1">
        <w:rPr>
          <w:rFonts w:ascii="Arial" w:hAnsi="Arial" w:cs="Arial"/>
          <w:b/>
          <w:noProof/>
        </w:rPr>
        <w:t>The Diagnostic Significance of Ultrasonographic Measurement of the Achilles Tendon 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0.</w:t>
      </w:r>
      <w:r w:rsidRPr="00E130C1">
        <w:rPr>
          <w:rFonts w:ascii="Arial" w:hAnsi="Arial" w:cs="Arial"/>
          <w:noProof/>
        </w:rPr>
        <w:tab/>
        <w:t xml:space="preserve">Tourne Y, Baray AL, Barthelemy R, Karhao T, Moroney P: </w:t>
      </w:r>
      <w:r w:rsidRPr="00E130C1">
        <w:rPr>
          <w:rFonts w:ascii="Arial" w:hAnsi="Arial" w:cs="Arial"/>
          <w:b/>
          <w:noProof/>
        </w:rPr>
        <w:t>The Zadek calcaneal osteotomy in Haglund's syndrome of the heel: Clinical results and a 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 Wanjun" w:date="2024-06-19T00:18:00Z" w:initials="MOU">
    <w:p w14:paraId="23DCCF9E" w14:textId="77777777" w:rsidR="00576E98" w:rsidRDefault="00576E98" w:rsidP="00576E98">
      <w:r>
        <w:rPr>
          <w:rStyle w:val="CommentReference"/>
        </w:rPr>
        <w:annotationRef/>
      </w:r>
      <w:r>
        <w:rPr>
          <w:color w:val="000000"/>
          <w:sz w:val="20"/>
          <w:szCs w:val="20"/>
        </w:rPr>
        <w:t>Please read specific journal requirements for abstract word count - this abstract might be too long…</w:t>
      </w:r>
    </w:p>
  </w:comment>
  <w:comment w:id="1" w:author="Gu, Wanjun" w:date="2024-06-19T00:17:00Z" w:initials="MOU">
    <w:p w14:paraId="326DCACC" w14:textId="77DBC108" w:rsidR="00576E98" w:rsidRDefault="00576E98" w:rsidP="00576E98">
      <w:r>
        <w:rPr>
          <w:rStyle w:val="CommentReference"/>
        </w:rPr>
        <w:annotationRef/>
      </w:r>
      <w:r>
        <w:rPr>
          <w:color w:val="000000"/>
          <w:sz w:val="20"/>
          <w:szCs w:val="20"/>
        </w:rPr>
        <w:t>Mingjie, do you mind revise the results section of the abstract? I am having a hard time writing this part as the results section of this manuscript is already short enough; please advise</w:t>
      </w:r>
    </w:p>
  </w:comment>
  <w:comment w:id="2" w:author="Gu, Wanjun" w:date="2024-06-19T00:17:00Z" w:initials="MOU">
    <w:p w14:paraId="1EF143F1" w14:textId="77777777" w:rsidR="00576E98" w:rsidRDefault="00576E98" w:rsidP="00576E98">
      <w:r>
        <w:rPr>
          <w:rStyle w:val="CommentReference"/>
        </w:rPr>
        <w:annotationRef/>
      </w:r>
      <w:r>
        <w:rPr>
          <w:color w:val="000000"/>
          <w:sz w:val="20"/>
          <w:szCs w:val="20"/>
        </w:rPr>
        <w:t>The text in place now reads more like an addition to the method section.</w:t>
      </w:r>
    </w:p>
  </w:comment>
  <w:comment w:id="3" w:author="Li, Shuyuan" w:date="2024-06-11T22:02:00Z" w:initials="LS">
    <w:p w14:paraId="52271CA1" w14:textId="20ACA98E" w:rsidR="008B460C" w:rsidRDefault="008B460C" w:rsidP="008B460C">
      <w:pPr>
        <w:pStyle w:val="CommentText"/>
      </w:pPr>
      <w:r>
        <w:rPr>
          <w:rStyle w:val="CommentReference"/>
        </w:rPr>
        <w:annotationRef/>
      </w:r>
      <w:r>
        <w:t xml:space="preserve">Mingjie, </w:t>
      </w:r>
    </w:p>
    <w:p w14:paraId="4182232E" w14:textId="77777777" w:rsidR="008B460C" w:rsidRDefault="008B460C" w:rsidP="008B460C">
      <w:pPr>
        <w:pStyle w:val="CommentText"/>
      </w:pPr>
      <w:r>
        <w:t>Please replace all “standard circle” with “Standard Circle” throughout the paper</w:t>
      </w:r>
    </w:p>
  </w:comment>
  <w:comment w:id="4" w:author="Li, Shuyuan" w:date="2024-06-11T21:47:00Z" w:initials="LS">
    <w:p w14:paraId="2074827E" w14:textId="77777777" w:rsidR="00F26833" w:rsidRDefault="00F26833" w:rsidP="00F26833">
      <w:pPr>
        <w:pStyle w:val="CommentText"/>
      </w:pPr>
      <w:r>
        <w:rPr>
          <w:rStyle w:val="CommentReference"/>
        </w:rPr>
        <w:annotationRef/>
      </w:r>
      <w:r>
        <w:t xml:space="preserve">This may be too much if you don’t have the relative statistical data </w:t>
      </w:r>
    </w:p>
  </w:comment>
  <w:comment w:id="5" w:author="Li, Shuyuan" w:date="2024-04-09T22:13:00Z" w:initials="SL">
    <w:p w14:paraId="23BA0C35" w14:textId="50BA84A4" w:rsidR="00DE2652" w:rsidRDefault="00DE2652" w:rsidP="00DE2652">
      <w:pPr>
        <w:pStyle w:val="CommentText"/>
      </w:pPr>
      <w:r>
        <w:rPr>
          <w:rStyle w:val="CommentReference"/>
        </w:rPr>
        <w:annotationRef/>
      </w:r>
      <w:r>
        <w:t>Reference please</w:t>
      </w:r>
    </w:p>
  </w:comment>
  <w:comment w:id="6"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DCCF9E" w15:done="0"/>
  <w15:commentEx w15:paraId="326DCACC" w15:done="0"/>
  <w15:commentEx w15:paraId="1EF143F1" w15:paraIdParent="326DCACC" w15:done="0"/>
  <w15:commentEx w15:paraId="4182232E" w15:done="0"/>
  <w15:commentEx w15:paraId="2074827E" w15:done="0"/>
  <w15:commentEx w15:paraId="23BA0C35" w15:done="1"/>
  <w15:commentEx w15:paraId="237D65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FB7C384" w16cex:dateUtc="2024-06-19T07:18:00Z"/>
  <w16cex:commentExtensible w16cex:durableId="64DBA249" w16cex:dateUtc="2024-06-19T07:17:00Z"/>
  <w16cex:commentExtensible w16cex:durableId="4AE2673E" w16cex:dateUtc="2024-06-19T07:17:00Z"/>
  <w16cex:commentExtensible w16cex:durableId="4DFC434C" w16cex:dateUtc="2024-06-12T05:02:00Z"/>
  <w16cex:commentExtensible w16cex:durableId="3EDF8C7C" w16cex:dateUtc="2024-06-12T04:47:00Z"/>
  <w16cex:commentExtensible w16cex:durableId="4B6DC8A0" w16cex:dateUtc="2024-04-10T05:13:00Z"/>
  <w16cex:commentExtensible w16cex:durableId="2C42878A" w16cex:dateUtc="2024-06-10T0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DCCF9E" w16cid:durableId="4FB7C384"/>
  <w16cid:commentId w16cid:paraId="326DCACC" w16cid:durableId="64DBA249"/>
  <w16cid:commentId w16cid:paraId="1EF143F1" w16cid:durableId="4AE2673E"/>
  <w16cid:commentId w16cid:paraId="4182232E" w16cid:durableId="4DFC434C"/>
  <w16cid:commentId w16cid:paraId="2074827E" w16cid:durableId="3EDF8C7C"/>
  <w16cid:commentId w16cid:paraId="23BA0C35" w16cid:durableId="4B6DC8A0"/>
  <w16cid:commentId w16cid:paraId="237D6515" w16cid:durableId="2C4287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1C3B5" w14:textId="77777777" w:rsidR="001F63F9" w:rsidRDefault="001F63F9" w:rsidP="009479F1">
      <w:r>
        <w:separator/>
      </w:r>
    </w:p>
  </w:endnote>
  <w:endnote w:type="continuationSeparator" w:id="0">
    <w:p w14:paraId="1940D2FC" w14:textId="77777777" w:rsidR="001F63F9" w:rsidRDefault="001F63F9"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2D42E" w14:textId="77777777" w:rsidR="001F63F9" w:rsidRDefault="001F63F9" w:rsidP="009479F1">
      <w:r>
        <w:separator/>
      </w:r>
    </w:p>
  </w:footnote>
  <w:footnote w:type="continuationSeparator" w:id="0">
    <w:p w14:paraId="4F4FDDC7" w14:textId="77777777" w:rsidR="001F63F9" w:rsidRDefault="001F63F9"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6"/>
  </w:num>
  <w:num w:numId="2" w16cid:durableId="1808428708">
    <w:abstractNumId w:val="3"/>
  </w:num>
  <w:num w:numId="3" w16cid:durableId="437986537">
    <w:abstractNumId w:val="0"/>
  </w:num>
  <w:num w:numId="4" w16cid:durableId="997879817">
    <w:abstractNumId w:val="7"/>
  </w:num>
  <w:num w:numId="5" w16cid:durableId="53087506">
    <w:abstractNumId w:val="10"/>
  </w:num>
  <w:num w:numId="6" w16cid:durableId="1650552518">
    <w:abstractNumId w:val="1"/>
  </w:num>
  <w:num w:numId="7" w16cid:durableId="842814248">
    <w:abstractNumId w:val="5"/>
  </w:num>
  <w:num w:numId="8" w16cid:durableId="1171800174">
    <w:abstractNumId w:val="9"/>
  </w:num>
  <w:num w:numId="9" w16cid:durableId="180316800">
    <w:abstractNumId w:val="4"/>
  </w:num>
  <w:num w:numId="10" w16cid:durableId="2147313812">
    <w:abstractNumId w:val="2"/>
  </w:num>
  <w:num w:numId="11" w16cid:durableId="128531043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 Wanjun">
    <w15:presenceInfo w15:providerId="AD" w15:userId="S::Wanjun.Gu@ucsf.edu::639422c7-bc45-4424-935a-c06f34e9ed38"/>
  </w15:person>
  <w15:person w15:author="Li, Shuyuan">
    <w15:presenceInfo w15:providerId="AD" w15:userId="S::shuyuan.li@cuanschutz.edu::ae5afaaa-15b2-4377-8f2e-9c56c650f3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5B37"/>
    <w:rsid w:val="00021770"/>
    <w:rsid w:val="00025BC9"/>
    <w:rsid w:val="000362DF"/>
    <w:rsid w:val="000377C9"/>
    <w:rsid w:val="000414EE"/>
    <w:rsid w:val="0004595A"/>
    <w:rsid w:val="000503AE"/>
    <w:rsid w:val="0005356F"/>
    <w:rsid w:val="0006289B"/>
    <w:rsid w:val="00063C25"/>
    <w:rsid w:val="00072A2C"/>
    <w:rsid w:val="00073F20"/>
    <w:rsid w:val="00077E38"/>
    <w:rsid w:val="00087D4D"/>
    <w:rsid w:val="000944F1"/>
    <w:rsid w:val="000B1D81"/>
    <w:rsid w:val="000B4646"/>
    <w:rsid w:val="000C6AA8"/>
    <w:rsid w:val="000D0FCD"/>
    <w:rsid w:val="000E3B5C"/>
    <w:rsid w:val="000E4FB3"/>
    <w:rsid w:val="000E697A"/>
    <w:rsid w:val="000F745E"/>
    <w:rsid w:val="00103D3B"/>
    <w:rsid w:val="00105C00"/>
    <w:rsid w:val="00107587"/>
    <w:rsid w:val="00107B19"/>
    <w:rsid w:val="00111A4B"/>
    <w:rsid w:val="00115CCB"/>
    <w:rsid w:val="0011606A"/>
    <w:rsid w:val="00122F1C"/>
    <w:rsid w:val="00123437"/>
    <w:rsid w:val="00123F6F"/>
    <w:rsid w:val="00130673"/>
    <w:rsid w:val="00137794"/>
    <w:rsid w:val="00137D89"/>
    <w:rsid w:val="001401EF"/>
    <w:rsid w:val="00140ABF"/>
    <w:rsid w:val="0014462E"/>
    <w:rsid w:val="00146A16"/>
    <w:rsid w:val="00150B8C"/>
    <w:rsid w:val="00153B9B"/>
    <w:rsid w:val="001575E6"/>
    <w:rsid w:val="0015782B"/>
    <w:rsid w:val="00164ECE"/>
    <w:rsid w:val="0017327E"/>
    <w:rsid w:val="00173AD1"/>
    <w:rsid w:val="00176A1B"/>
    <w:rsid w:val="0018150E"/>
    <w:rsid w:val="001A0431"/>
    <w:rsid w:val="001C21CC"/>
    <w:rsid w:val="001D35B8"/>
    <w:rsid w:val="001D7710"/>
    <w:rsid w:val="001E320D"/>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8401D"/>
    <w:rsid w:val="00287B50"/>
    <w:rsid w:val="002A6682"/>
    <w:rsid w:val="002B35CA"/>
    <w:rsid w:val="002B451B"/>
    <w:rsid w:val="002B5C2A"/>
    <w:rsid w:val="002B6D04"/>
    <w:rsid w:val="002C13C3"/>
    <w:rsid w:val="002C1682"/>
    <w:rsid w:val="002C23F2"/>
    <w:rsid w:val="002C6749"/>
    <w:rsid w:val="002C7046"/>
    <w:rsid w:val="002D13B3"/>
    <w:rsid w:val="002D2B25"/>
    <w:rsid w:val="002D3A16"/>
    <w:rsid w:val="002D74C2"/>
    <w:rsid w:val="002E0343"/>
    <w:rsid w:val="002E0B65"/>
    <w:rsid w:val="002F0864"/>
    <w:rsid w:val="002F3C09"/>
    <w:rsid w:val="002F4D8A"/>
    <w:rsid w:val="003000DC"/>
    <w:rsid w:val="00303312"/>
    <w:rsid w:val="00305AA6"/>
    <w:rsid w:val="00314A66"/>
    <w:rsid w:val="00325529"/>
    <w:rsid w:val="003320CC"/>
    <w:rsid w:val="00333E2F"/>
    <w:rsid w:val="00334AD0"/>
    <w:rsid w:val="00334DD8"/>
    <w:rsid w:val="0033683D"/>
    <w:rsid w:val="00336FEE"/>
    <w:rsid w:val="00340352"/>
    <w:rsid w:val="00352CF9"/>
    <w:rsid w:val="003579C0"/>
    <w:rsid w:val="003611CF"/>
    <w:rsid w:val="003617EB"/>
    <w:rsid w:val="003632FC"/>
    <w:rsid w:val="00364F21"/>
    <w:rsid w:val="00365745"/>
    <w:rsid w:val="00370FF4"/>
    <w:rsid w:val="003755C4"/>
    <w:rsid w:val="00382FB1"/>
    <w:rsid w:val="0038357A"/>
    <w:rsid w:val="003927EE"/>
    <w:rsid w:val="00393449"/>
    <w:rsid w:val="00397094"/>
    <w:rsid w:val="0039766A"/>
    <w:rsid w:val="003A0588"/>
    <w:rsid w:val="003A3DA9"/>
    <w:rsid w:val="003A4333"/>
    <w:rsid w:val="003B00D2"/>
    <w:rsid w:val="003B422C"/>
    <w:rsid w:val="003B5E55"/>
    <w:rsid w:val="003C7A2D"/>
    <w:rsid w:val="003D1874"/>
    <w:rsid w:val="003E686F"/>
    <w:rsid w:val="003F2674"/>
    <w:rsid w:val="003F6D5E"/>
    <w:rsid w:val="003F721C"/>
    <w:rsid w:val="004079D9"/>
    <w:rsid w:val="004165DE"/>
    <w:rsid w:val="00423420"/>
    <w:rsid w:val="00424136"/>
    <w:rsid w:val="0042424E"/>
    <w:rsid w:val="00431739"/>
    <w:rsid w:val="00433DFE"/>
    <w:rsid w:val="004358BE"/>
    <w:rsid w:val="00435A7C"/>
    <w:rsid w:val="00436AF2"/>
    <w:rsid w:val="004370D7"/>
    <w:rsid w:val="00441648"/>
    <w:rsid w:val="004430E2"/>
    <w:rsid w:val="00453CA1"/>
    <w:rsid w:val="0045541E"/>
    <w:rsid w:val="00456B8E"/>
    <w:rsid w:val="00461294"/>
    <w:rsid w:val="004632AF"/>
    <w:rsid w:val="00463540"/>
    <w:rsid w:val="00464229"/>
    <w:rsid w:val="00464944"/>
    <w:rsid w:val="00466967"/>
    <w:rsid w:val="00466999"/>
    <w:rsid w:val="0048050A"/>
    <w:rsid w:val="0048736F"/>
    <w:rsid w:val="00487984"/>
    <w:rsid w:val="0049090D"/>
    <w:rsid w:val="00497813"/>
    <w:rsid w:val="004A4666"/>
    <w:rsid w:val="004B1352"/>
    <w:rsid w:val="004B6DA0"/>
    <w:rsid w:val="004C31DF"/>
    <w:rsid w:val="004C50F9"/>
    <w:rsid w:val="004C51F4"/>
    <w:rsid w:val="004D07CB"/>
    <w:rsid w:val="004E7267"/>
    <w:rsid w:val="004F00E1"/>
    <w:rsid w:val="004F1CB5"/>
    <w:rsid w:val="00513085"/>
    <w:rsid w:val="00524496"/>
    <w:rsid w:val="00526A90"/>
    <w:rsid w:val="00536973"/>
    <w:rsid w:val="00541F6E"/>
    <w:rsid w:val="00543700"/>
    <w:rsid w:val="00546802"/>
    <w:rsid w:val="00547A61"/>
    <w:rsid w:val="00555992"/>
    <w:rsid w:val="00555F91"/>
    <w:rsid w:val="0055732F"/>
    <w:rsid w:val="0056033F"/>
    <w:rsid w:val="00562C7D"/>
    <w:rsid w:val="0057099D"/>
    <w:rsid w:val="0057302F"/>
    <w:rsid w:val="0057444D"/>
    <w:rsid w:val="00575516"/>
    <w:rsid w:val="00575EA0"/>
    <w:rsid w:val="00576E98"/>
    <w:rsid w:val="00580248"/>
    <w:rsid w:val="00581994"/>
    <w:rsid w:val="00582116"/>
    <w:rsid w:val="005872B0"/>
    <w:rsid w:val="005908C6"/>
    <w:rsid w:val="005A12A0"/>
    <w:rsid w:val="005A152F"/>
    <w:rsid w:val="005A42E1"/>
    <w:rsid w:val="005A58D3"/>
    <w:rsid w:val="005B09ED"/>
    <w:rsid w:val="005B30C3"/>
    <w:rsid w:val="005B35F7"/>
    <w:rsid w:val="005B49BA"/>
    <w:rsid w:val="005B5044"/>
    <w:rsid w:val="005C4355"/>
    <w:rsid w:val="005C5564"/>
    <w:rsid w:val="005C70C1"/>
    <w:rsid w:val="005D462F"/>
    <w:rsid w:val="005E3A17"/>
    <w:rsid w:val="005E596F"/>
    <w:rsid w:val="005E7594"/>
    <w:rsid w:val="005E7FAB"/>
    <w:rsid w:val="005F0F53"/>
    <w:rsid w:val="005F1928"/>
    <w:rsid w:val="005F3805"/>
    <w:rsid w:val="005F693E"/>
    <w:rsid w:val="005F74B2"/>
    <w:rsid w:val="006038B7"/>
    <w:rsid w:val="00604683"/>
    <w:rsid w:val="00605CD8"/>
    <w:rsid w:val="006118A2"/>
    <w:rsid w:val="0061334C"/>
    <w:rsid w:val="0062140D"/>
    <w:rsid w:val="00624B2B"/>
    <w:rsid w:val="006327C6"/>
    <w:rsid w:val="00635DA5"/>
    <w:rsid w:val="00641DFF"/>
    <w:rsid w:val="00642CBF"/>
    <w:rsid w:val="006542D4"/>
    <w:rsid w:val="00662EC6"/>
    <w:rsid w:val="00663FDE"/>
    <w:rsid w:val="00666712"/>
    <w:rsid w:val="00666B0D"/>
    <w:rsid w:val="00671D0C"/>
    <w:rsid w:val="00672CE3"/>
    <w:rsid w:val="006803E7"/>
    <w:rsid w:val="006807D3"/>
    <w:rsid w:val="006920E4"/>
    <w:rsid w:val="00692287"/>
    <w:rsid w:val="006951D0"/>
    <w:rsid w:val="006959D8"/>
    <w:rsid w:val="0069714D"/>
    <w:rsid w:val="006B3D52"/>
    <w:rsid w:val="006B4A0C"/>
    <w:rsid w:val="006C1367"/>
    <w:rsid w:val="006C1AFB"/>
    <w:rsid w:val="006D36E5"/>
    <w:rsid w:val="006E28A8"/>
    <w:rsid w:val="006E5101"/>
    <w:rsid w:val="006E56F8"/>
    <w:rsid w:val="006E7230"/>
    <w:rsid w:val="006E72C6"/>
    <w:rsid w:val="006F01BE"/>
    <w:rsid w:val="006F2DCC"/>
    <w:rsid w:val="006F3B10"/>
    <w:rsid w:val="00701DFD"/>
    <w:rsid w:val="00702963"/>
    <w:rsid w:val="0070741E"/>
    <w:rsid w:val="00713B24"/>
    <w:rsid w:val="0072115D"/>
    <w:rsid w:val="00725369"/>
    <w:rsid w:val="007256FE"/>
    <w:rsid w:val="007304F9"/>
    <w:rsid w:val="00731CF6"/>
    <w:rsid w:val="00736D5E"/>
    <w:rsid w:val="00740CD0"/>
    <w:rsid w:val="007423ED"/>
    <w:rsid w:val="00743E06"/>
    <w:rsid w:val="00754C8D"/>
    <w:rsid w:val="00756520"/>
    <w:rsid w:val="00766C82"/>
    <w:rsid w:val="007744E1"/>
    <w:rsid w:val="00774AC8"/>
    <w:rsid w:val="0079217C"/>
    <w:rsid w:val="0079302E"/>
    <w:rsid w:val="007A64FA"/>
    <w:rsid w:val="007B6601"/>
    <w:rsid w:val="007B6798"/>
    <w:rsid w:val="007B7B91"/>
    <w:rsid w:val="007C167E"/>
    <w:rsid w:val="007C54EC"/>
    <w:rsid w:val="007D2E74"/>
    <w:rsid w:val="007D5C61"/>
    <w:rsid w:val="007D68E8"/>
    <w:rsid w:val="007F362C"/>
    <w:rsid w:val="007F4211"/>
    <w:rsid w:val="00801CE3"/>
    <w:rsid w:val="00803740"/>
    <w:rsid w:val="00803772"/>
    <w:rsid w:val="008043DC"/>
    <w:rsid w:val="008055BD"/>
    <w:rsid w:val="00812DE6"/>
    <w:rsid w:val="008202E6"/>
    <w:rsid w:val="00827237"/>
    <w:rsid w:val="0083119E"/>
    <w:rsid w:val="008323ED"/>
    <w:rsid w:val="008324F1"/>
    <w:rsid w:val="00840B99"/>
    <w:rsid w:val="00845827"/>
    <w:rsid w:val="00850DE5"/>
    <w:rsid w:val="00853954"/>
    <w:rsid w:val="008604AA"/>
    <w:rsid w:val="00861F41"/>
    <w:rsid w:val="0087106A"/>
    <w:rsid w:val="008804BE"/>
    <w:rsid w:val="0088084F"/>
    <w:rsid w:val="00882C0A"/>
    <w:rsid w:val="0088392C"/>
    <w:rsid w:val="008867ED"/>
    <w:rsid w:val="00886871"/>
    <w:rsid w:val="00887F4C"/>
    <w:rsid w:val="00894E36"/>
    <w:rsid w:val="008B2C4D"/>
    <w:rsid w:val="008B460C"/>
    <w:rsid w:val="008B5314"/>
    <w:rsid w:val="008C523D"/>
    <w:rsid w:val="008D0BD9"/>
    <w:rsid w:val="008D2F9E"/>
    <w:rsid w:val="008E5E4B"/>
    <w:rsid w:val="008F1220"/>
    <w:rsid w:val="008F26CB"/>
    <w:rsid w:val="00900A2A"/>
    <w:rsid w:val="009078A3"/>
    <w:rsid w:val="009100B8"/>
    <w:rsid w:val="009104F1"/>
    <w:rsid w:val="009132E0"/>
    <w:rsid w:val="00915E59"/>
    <w:rsid w:val="009203A8"/>
    <w:rsid w:val="009218D0"/>
    <w:rsid w:val="00926B9A"/>
    <w:rsid w:val="00927CCA"/>
    <w:rsid w:val="009308CD"/>
    <w:rsid w:val="00930F65"/>
    <w:rsid w:val="009337BA"/>
    <w:rsid w:val="00934D0A"/>
    <w:rsid w:val="00945220"/>
    <w:rsid w:val="009453F5"/>
    <w:rsid w:val="009479F1"/>
    <w:rsid w:val="00947E6D"/>
    <w:rsid w:val="00952CD3"/>
    <w:rsid w:val="00961215"/>
    <w:rsid w:val="00963F60"/>
    <w:rsid w:val="00966BB9"/>
    <w:rsid w:val="009722F0"/>
    <w:rsid w:val="009734E8"/>
    <w:rsid w:val="00974ADC"/>
    <w:rsid w:val="00975015"/>
    <w:rsid w:val="00975C29"/>
    <w:rsid w:val="009762B6"/>
    <w:rsid w:val="00982E9E"/>
    <w:rsid w:val="009A3D9D"/>
    <w:rsid w:val="009A7226"/>
    <w:rsid w:val="009A7639"/>
    <w:rsid w:val="009B01A0"/>
    <w:rsid w:val="009B155B"/>
    <w:rsid w:val="009B6392"/>
    <w:rsid w:val="009C4184"/>
    <w:rsid w:val="009C6A5A"/>
    <w:rsid w:val="009D525F"/>
    <w:rsid w:val="009D75FA"/>
    <w:rsid w:val="009E5F57"/>
    <w:rsid w:val="009F56EB"/>
    <w:rsid w:val="009F7289"/>
    <w:rsid w:val="00A01B2C"/>
    <w:rsid w:val="00A063EC"/>
    <w:rsid w:val="00A06A6B"/>
    <w:rsid w:val="00A20453"/>
    <w:rsid w:val="00A27EBE"/>
    <w:rsid w:val="00A27F49"/>
    <w:rsid w:val="00A30AD6"/>
    <w:rsid w:val="00A52E27"/>
    <w:rsid w:val="00A543EA"/>
    <w:rsid w:val="00A55312"/>
    <w:rsid w:val="00A67EBB"/>
    <w:rsid w:val="00A82185"/>
    <w:rsid w:val="00A82203"/>
    <w:rsid w:val="00A86C67"/>
    <w:rsid w:val="00A9333B"/>
    <w:rsid w:val="00A95F80"/>
    <w:rsid w:val="00A97626"/>
    <w:rsid w:val="00AB749D"/>
    <w:rsid w:val="00AC062B"/>
    <w:rsid w:val="00AC7DBB"/>
    <w:rsid w:val="00AD5751"/>
    <w:rsid w:val="00AD6CB1"/>
    <w:rsid w:val="00AD6F6D"/>
    <w:rsid w:val="00AD77D5"/>
    <w:rsid w:val="00AE4682"/>
    <w:rsid w:val="00AE476A"/>
    <w:rsid w:val="00AE5F86"/>
    <w:rsid w:val="00AE6BFC"/>
    <w:rsid w:val="00AF00FA"/>
    <w:rsid w:val="00AF081F"/>
    <w:rsid w:val="00AF0E11"/>
    <w:rsid w:val="00AF169C"/>
    <w:rsid w:val="00AF62EF"/>
    <w:rsid w:val="00B007BB"/>
    <w:rsid w:val="00B02F28"/>
    <w:rsid w:val="00B06FD0"/>
    <w:rsid w:val="00B10271"/>
    <w:rsid w:val="00B153B7"/>
    <w:rsid w:val="00B2229B"/>
    <w:rsid w:val="00B27CC7"/>
    <w:rsid w:val="00B30AD4"/>
    <w:rsid w:val="00B40D4C"/>
    <w:rsid w:val="00B452A7"/>
    <w:rsid w:val="00B4690E"/>
    <w:rsid w:val="00B72FBE"/>
    <w:rsid w:val="00B7385A"/>
    <w:rsid w:val="00B87DF4"/>
    <w:rsid w:val="00B9301E"/>
    <w:rsid w:val="00B95C3A"/>
    <w:rsid w:val="00B96A54"/>
    <w:rsid w:val="00BA2CED"/>
    <w:rsid w:val="00BA5B8E"/>
    <w:rsid w:val="00BA6E61"/>
    <w:rsid w:val="00BB11BB"/>
    <w:rsid w:val="00BB2DC2"/>
    <w:rsid w:val="00BB2DF6"/>
    <w:rsid w:val="00BC1A78"/>
    <w:rsid w:val="00BC2698"/>
    <w:rsid w:val="00BC4065"/>
    <w:rsid w:val="00BC4927"/>
    <w:rsid w:val="00BD3600"/>
    <w:rsid w:val="00BD74DD"/>
    <w:rsid w:val="00BE4F0B"/>
    <w:rsid w:val="00BF0C10"/>
    <w:rsid w:val="00BF24DE"/>
    <w:rsid w:val="00BF2F86"/>
    <w:rsid w:val="00BF3411"/>
    <w:rsid w:val="00BF46D0"/>
    <w:rsid w:val="00BF66D1"/>
    <w:rsid w:val="00C00252"/>
    <w:rsid w:val="00C01E36"/>
    <w:rsid w:val="00C05EF0"/>
    <w:rsid w:val="00C06B18"/>
    <w:rsid w:val="00C11183"/>
    <w:rsid w:val="00C13D8E"/>
    <w:rsid w:val="00C20B13"/>
    <w:rsid w:val="00C264EE"/>
    <w:rsid w:val="00C27267"/>
    <w:rsid w:val="00C2781E"/>
    <w:rsid w:val="00C31917"/>
    <w:rsid w:val="00C40E5F"/>
    <w:rsid w:val="00C465B1"/>
    <w:rsid w:val="00C57B24"/>
    <w:rsid w:val="00C63E60"/>
    <w:rsid w:val="00C7011F"/>
    <w:rsid w:val="00C70130"/>
    <w:rsid w:val="00C737EE"/>
    <w:rsid w:val="00C77D52"/>
    <w:rsid w:val="00C81561"/>
    <w:rsid w:val="00C82176"/>
    <w:rsid w:val="00C826F2"/>
    <w:rsid w:val="00C82BD9"/>
    <w:rsid w:val="00C834A2"/>
    <w:rsid w:val="00C87E4E"/>
    <w:rsid w:val="00C93DF3"/>
    <w:rsid w:val="00CA2BEC"/>
    <w:rsid w:val="00CB2515"/>
    <w:rsid w:val="00CB5C8B"/>
    <w:rsid w:val="00CC330B"/>
    <w:rsid w:val="00CC3444"/>
    <w:rsid w:val="00CC3F1D"/>
    <w:rsid w:val="00CC728A"/>
    <w:rsid w:val="00CD164A"/>
    <w:rsid w:val="00CD3C12"/>
    <w:rsid w:val="00CD616B"/>
    <w:rsid w:val="00CD6268"/>
    <w:rsid w:val="00CE0407"/>
    <w:rsid w:val="00CF154E"/>
    <w:rsid w:val="00CF25DF"/>
    <w:rsid w:val="00CF5624"/>
    <w:rsid w:val="00CF7B05"/>
    <w:rsid w:val="00D05D75"/>
    <w:rsid w:val="00D07E4F"/>
    <w:rsid w:val="00D20E4D"/>
    <w:rsid w:val="00D22017"/>
    <w:rsid w:val="00D308CE"/>
    <w:rsid w:val="00D323EE"/>
    <w:rsid w:val="00D32A03"/>
    <w:rsid w:val="00D33BEE"/>
    <w:rsid w:val="00D355BB"/>
    <w:rsid w:val="00D408A7"/>
    <w:rsid w:val="00D40DC7"/>
    <w:rsid w:val="00D423B5"/>
    <w:rsid w:val="00D475CE"/>
    <w:rsid w:val="00D57121"/>
    <w:rsid w:val="00D57436"/>
    <w:rsid w:val="00D603B2"/>
    <w:rsid w:val="00D6086F"/>
    <w:rsid w:val="00D62D56"/>
    <w:rsid w:val="00D810B5"/>
    <w:rsid w:val="00D850A7"/>
    <w:rsid w:val="00D9203D"/>
    <w:rsid w:val="00D92751"/>
    <w:rsid w:val="00D92F47"/>
    <w:rsid w:val="00D97EFC"/>
    <w:rsid w:val="00DA3A4D"/>
    <w:rsid w:val="00DA3FE1"/>
    <w:rsid w:val="00DA4324"/>
    <w:rsid w:val="00DA5F1A"/>
    <w:rsid w:val="00DA71E8"/>
    <w:rsid w:val="00DB0499"/>
    <w:rsid w:val="00DB47FB"/>
    <w:rsid w:val="00DB6433"/>
    <w:rsid w:val="00DB6D0F"/>
    <w:rsid w:val="00DB6F2D"/>
    <w:rsid w:val="00DC096C"/>
    <w:rsid w:val="00DD09CF"/>
    <w:rsid w:val="00DD1D86"/>
    <w:rsid w:val="00DD3E69"/>
    <w:rsid w:val="00DD4274"/>
    <w:rsid w:val="00DD58BA"/>
    <w:rsid w:val="00DD5E82"/>
    <w:rsid w:val="00DE0424"/>
    <w:rsid w:val="00DE23E3"/>
    <w:rsid w:val="00DE2652"/>
    <w:rsid w:val="00DE2983"/>
    <w:rsid w:val="00DE55A8"/>
    <w:rsid w:val="00DF2216"/>
    <w:rsid w:val="00DF38FB"/>
    <w:rsid w:val="00DF5B79"/>
    <w:rsid w:val="00E02752"/>
    <w:rsid w:val="00E06C7C"/>
    <w:rsid w:val="00E11E6B"/>
    <w:rsid w:val="00E130C1"/>
    <w:rsid w:val="00E137C4"/>
    <w:rsid w:val="00E144C7"/>
    <w:rsid w:val="00E20B0F"/>
    <w:rsid w:val="00E20F7A"/>
    <w:rsid w:val="00E2229E"/>
    <w:rsid w:val="00E23F2E"/>
    <w:rsid w:val="00E24E27"/>
    <w:rsid w:val="00E25201"/>
    <w:rsid w:val="00E27266"/>
    <w:rsid w:val="00E308E2"/>
    <w:rsid w:val="00E35B5B"/>
    <w:rsid w:val="00E373FC"/>
    <w:rsid w:val="00E4354B"/>
    <w:rsid w:val="00E47222"/>
    <w:rsid w:val="00E5371F"/>
    <w:rsid w:val="00E56267"/>
    <w:rsid w:val="00E56C78"/>
    <w:rsid w:val="00E67B79"/>
    <w:rsid w:val="00E76B83"/>
    <w:rsid w:val="00E77AC7"/>
    <w:rsid w:val="00E811DB"/>
    <w:rsid w:val="00E87521"/>
    <w:rsid w:val="00E93325"/>
    <w:rsid w:val="00E965B0"/>
    <w:rsid w:val="00E96797"/>
    <w:rsid w:val="00EA0108"/>
    <w:rsid w:val="00EA1E12"/>
    <w:rsid w:val="00EA3690"/>
    <w:rsid w:val="00EA6E27"/>
    <w:rsid w:val="00EB18A8"/>
    <w:rsid w:val="00EB4CFC"/>
    <w:rsid w:val="00EB7715"/>
    <w:rsid w:val="00EC13D2"/>
    <w:rsid w:val="00EC1708"/>
    <w:rsid w:val="00EC63AC"/>
    <w:rsid w:val="00ED0F52"/>
    <w:rsid w:val="00EE23C4"/>
    <w:rsid w:val="00EE40B1"/>
    <w:rsid w:val="00EE5048"/>
    <w:rsid w:val="00EE79E1"/>
    <w:rsid w:val="00EF48A1"/>
    <w:rsid w:val="00EF5A81"/>
    <w:rsid w:val="00EF6BF6"/>
    <w:rsid w:val="00F005E5"/>
    <w:rsid w:val="00F06F8B"/>
    <w:rsid w:val="00F1259A"/>
    <w:rsid w:val="00F12E45"/>
    <w:rsid w:val="00F13C23"/>
    <w:rsid w:val="00F20C83"/>
    <w:rsid w:val="00F21EE8"/>
    <w:rsid w:val="00F26833"/>
    <w:rsid w:val="00F26DED"/>
    <w:rsid w:val="00F30BB5"/>
    <w:rsid w:val="00F561C7"/>
    <w:rsid w:val="00F56934"/>
    <w:rsid w:val="00F732DB"/>
    <w:rsid w:val="00F773B2"/>
    <w:rsid w:val="00F80317"/>
    <w:rsid w:val="00F80B6C"/>
    <w:rsid w:val="00F879D0"/>
    <w:rsid w:val="00F914D5"/>
    <w:rsid w:val="00F91F2E"/>
    <w:rsid w:val="00F92CBF"/>
    <w:rsid w:val="00F96BCA"/>
    <w:rsid w:val="00FA593C"/>
    <w:rsid w:val="00FC09D2"/>
    <w:rsid w:val="00FC2E91"/>
    <w:rsid w:val="00FC3A1B"/>
    <w:rsid w:val="00FC5898"/>
    <w:rsid w:val="00FC6D79"/>
    <w:rsid w:val="00FD34AB"/>
    <w:rsid w:val="00FD554E"/>
    <w:rsid w:val="00FD64D6"/>
    <w:rsid w:val="00FE3491"/>
    <w:rsid w:val="00FE359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11</Pages>
  <Words>6366</Words>
  <Characters>36292</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224</cp:revision>
  <dcterms:created xsi:type="dcterms:W3CDTF">2024-06-05T23:48:00Z</dcterms:created>
  <dcterms:modified xsi:type="dcterms:W3CDTF">2024-06-19T07:19:00Z</dcterms:modified>
</cp:coreProperties>
</file>